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 xml:space="preserve">Patrick Walgren and Jacob </w:t>
      </w:r>
      <w:proofErr w:type="spellStart"/>
      <w:r>
        <w:t>Mingear</w:t>
      </w:r>
      <w:proofErr w:type="spellEnd"/>
    </w:p>
    <w:p w14:paraId="2F5C9ED6" w14:textId="77777777" w:rsidR="00C1205E" w:rsidRDefault="00C1205E" w:rsidP="00C1205E"/>
    <w:p w14:paraId="0F463ACE" w14:textId="77777777" w:rsidR="00C1205E" w:rsidRDefault="009D635D" w:rsidP="009D635D">
      <w:pPr>
        <w:pStyle w:val="Heading1"/>
      </w:pPr>
      <w:r>
        <w:t>Abstract</w:t>
      </w:r>
    </w:p>
    <w:p w14:paraId="144ABA1E" w14:textId="77777777" w:rsidR="009D635D" w:rsidRDefault="009D635D" w:rsidP="009D635D">
      <w:r w:rsidRPr="00A861A8">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w:t>
      </w:r>
      <w:r>
        <w:t xml:space="preserve">the Shape Memory Alloy </w:t>
      </w:r>
      <w:r w:rsidRPr="00A861A8">
        <w:t>Rendering of Experimental Analysis and Calibration Tool</w:t>
      </w:r>
      <w:r>
        <w:t xml:space="preserve"> (SMA-REACT)</w:t>
      </w:r>
      <w:r w:rsidRPr="00A861A8">
        <w:t xml:space="preserve"> can calculate strains and stresses based on various sample geometries. </w:t>
      </w:r>
      <w:r w:rsidRPr="00135AC7">
        <w:rPr>
          <w:highlight w:val="yellow"/>
        </w:rPr>
        <w:t>Coupling temperature, stress, and strain data, this tool can apply customizable filters and remove systematic errors within the dataset, periodically prompting the user for filter approval.</w:t>
      </w:r>
      <w:r w:rsidRPr="00A861A8">
        <w:t xml:space="preserve"> </w:t>
      </w:r>
      <w:r w:rsidRPr="00D805EB">
        <w:t xml:space="preserve">The </w:t>
      </w:r>
      <w:r w:rsidRPr="00A861A8">
        <w:t>refined data is then iteratively calibrated to best fit a Lagoudas-Hartl constitutive model. The program is open-source allowing for other features and SMA</w:t>
      </w:r>
      <w:r>
        <w:t xml:space="preserve"> constitutive</w:t>
      </w:r>
      <w:r w:rsidRPr="00A861A8">
        <w:t xml:space="preserve"> models to be added. The</w:t>
      </w:r>
      <w:r>
        <w:t xml:space="preserve"> </w:t>
      </w:r>
      <w:r w:rsidRPr="00A861A8">
        <w:t xml:space="preserve">automated and intuitive </w:t>
      </w:r>
      <w:r>
        <w:t>figure generation</w:t>
      </w:r>
      <w:r w:rsidRPr="00A861A8">
        <w:t xml:space="preserve"> and </w:t>
      </w:r>
      <w:r>
        <w:t>model calibration will allow</w:t>
      </w:r>
      <w:r w:rsidRPr="00A861A8">
        <w:t xml:space="preserve"> experimentalists, </w:t>
      </w:r>
      <w:r>
        <w:t>mechanicians</w:t>
      </w:r>
      <w:r w:rsidRPr="00A861A8">
        <w:t xml:space="preserve">, and designers to iterate on novel shape memory alloy materials and applications. </w:t>
      </w:r>
    </w:p>
    <w:p w14:paraId="11D2DD1B" w14:textId="77777777" w:rsidR="009D635D" w:rsidRDefault="009D635D" w:rsidP="009D635D">
      <w:pPr>
        <w:pStyle w:val="Heading1"/>
      </w:pPr>
      <w:r>
        <w:t>Introduction</w:t>
      </w:r>
    </w:p>
    <w:p w14:paraId="6178FDDE" w14:textId="77777777" w:rsidR="009D635D" w:rsidRPr="00A861A8" w:rsidRDefault="009D635D" w:rsidP="009D635D">
      <w:r w:rsidRPr="00135AC7">
        <w:rPr>
          <w:highlight w:val="yellow"/>
        </w:rPr>
        <w:t xml:space="preserve">Shape memory alloy (SMA) actuators </w:t>
      </w:r>
      <w:r>
        <w:rPr>
          <w:highlight w:val="yellow"/>
        </w:rPr>
        <w:t xml:space="preserve">are used selectively in the </w:t>
      </w:r>
      <w:r w:rsidRPr="00135AC7">
        <w:rPr>
          <w:highlight w:val="yellow"/>
        </w:rPr>
        <w:t>fields of aerospace, biomedical, civil, robotics, and more by virtue of their high actuation energy density and solid-state operation</w:t>
      </w:r>
      <w:r w:rsidRPr="00A861A8">
        <w:t xml:space="preserve"> </w:t>
      </w:r>
      <w:r w:rsidRPr="00A861A8">
        <w:fldChar w:fldCharType="begin"/>
      </w:r>
      <w:r w:rsidRPr="00A861A8">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Pr="00A861A8">
        <w:fldChar w:fldCharType="separate"/>
      </w:r>
      <w:r w:rsidRPr="00A861A8">
        <w:rPr>
          <w:rFonts w:ascii="Calibri" w:hAnsi="Calibri" w:cs="Calibri"/>
        </w:rPr>
        <w:t>[1]</w:t>
      </w:r>
      <w:r w:rsidRPr="00A861A8">
        <w:fldChar w:fldCharType="end"/>
      </w:r>
      <w:r w:rsidRPr="00A861A8">
        <w:t>.</w:t>
      </w:r>
      <w:bookmarkStart w:id="0" w:name="_Hlk164061221"/>
      <w:r w:rsidRPr="00A861A8">
        <w:t xml:space="preserve"> </w:t>
      </w:r>
      <w:commentRangeStart w:id="1"/>
      <w:r w:rsidRPr="00135AC7">
        <w:rPr>
          <w:highlight w:val="yellow"/>
        </w:rPr>
        <w:t xml:space="preserve">The inherent complexity of SMAs is an opportunity for more space- and weight-efficient assemblies, but a challenge from a design perspective. </w:t>
      </w:r>
      <w:commentRangeEnd w:id="1"/>
      <w:r w:rsidRPr="00135AC7">
        <w:rPr>
          <w:rStyle w:val="CommentReference"/>
          <w:highlight w:val="yellow"/>
        </w:rPr>
        <w:commentReference w:id="1"/>
      </w:r>
      <w:r w:rsidRPr="00A861A8">
        <w:t xml:space="preserve">A notional process for developing a shape memory alloy engineering system could </w:t>
      </w:r>
      <w:r>
        <w:t xml:space="preserve">be described with six discrete stages </w:t>
      </w:r>
      <w:r w:rsidRPr="00A861A8">
        <w:t>(</w:t>
      </w:r>
      <w:r>
        <w:t>depicted</w:t>
      </w:r>
      <w:r w:rsidRPr="00A861A8">
        <w:t xml:space="preserve"> in Fig</w:t>
      </w:r>
      <w:r>
        <w:t>ure</w:t>
      </w:r>
      <w:r w:rsidRPr="00A861A8">
        <w:t xml:space="preserve"> 1). </w:t>
      </w:r>
      <w:bookmarkEnd w:id="0"/>
      <w:r w:rsidRPr="00A861A8">
        <w:t xml:space="preserve">Step 1 requires identifying one’s </w:t>
      </w:r>
      <w:commentRangeStart w:id="2"/>
      <w:r w:rsidRPr="00A861A8">
        <w:t>system</w:t>
      </w:r>
      <w:commentRangeEnd w:id="2"/>
      <w:r w:rsidRPr="00A861A8">
        <w:rPr>
          <w:rStyle w:val="CommentReference"/>
        </w:rPr>
        <w:commentReference w:id="2"/>
      </w:r>
      <w:r w:rsidRPr="00A861A8">
        <w:t xml:space="preserve">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p>
    <w:p w14:paraId="79B01C2A" w14:textId="77777777" w:rsidR="009D635D" w:rsidRPr="00A861A8" w:rsidRDefault="009D635D" w:rsidP="009D635D">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135AC7">
        <w:rPr>
          <w:highlight w:val="yellow"/>
        </w:rPr>
        <w:t xml:space="preserve">Processing differences during manufacturing can affect the material properties, such as reducing an ingot into a wire or tuning print parameters for additively manufactured SMAs </w:t>
      </w:r>
      <w:r w:rsidRPr="00135AC7">
        <w:rPr>
          <w:highlight w:val="yellow"/>
        </w:rPr>
        <w:fldChar w:fldCharType="begin"/>
      </w:r>
      <w:r w:rsidR="002431B9">
        <w:rPr>
          <w:highlight w:val="yellow"/>
        </w:rPr>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Pr="00135AC7">
        <w:rPr>
          <w:highlight w:val="yellow"/>
        </w:rPr>
        <w:fldChar w:fldCharType="separate"/>
      </w:r>
      <w:r w:rsidR="002431B9" w:rsidRPr="002431B9">
        <w:rPr>
          <w:rFonts w:ascii="Calibri" w:hAnsi="Calibri" w:cs="Calibri"/>
          <w:highlight w:val="yellow"/>
        </w:rPr>
        <w:t>[2]</w:t>
      </w:r>
      <w:r w:rsidRPr="00135AC7">
        <w:rPr>
          <w:highlight w:val="yellow"/>
        </w:rPr>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Pr="00071DE4">
        <w:rPr>
          <w:highlight w:val="yellow"/>
        </w:rPr>
        <w:t>This can be done by fitting the characterization data to a model that captures the full thermomechanical constitutive response (i.e., the relationship between temperature, stress, and strain).</w:t>
      </w:r>
      <w:r w:rsidRPr="00135AC7">
        <w:t xml:space="preserve"> </w:t>
      </w:r>
      <w:r w:rsidRPr="00135AC7">
        <w:rPr>
          <w:highlight w:val="yellow"/>
        </w:rPr>
        <w:t xml:space="preserve">With a calibrated constitutive model (such as the Lagoudas </w:t>
      </w:r>
      <w:r w:rsidRPr="00135AC7">
        <w:rPr>
          <w:highlight w:val="yellow"/>
        </w:rPr>
        <w:fldChar w:fldCharType="begin"/>
      </w:r>
      <w:r w:rsidR="002431B9">
        <w:rPr>
          <w:highlight w:val="yellow"/>
        </w:rPr>
        <w:instrText xml:space="preserve"> ADDIN ZOTERO_ITEM CSL_CITATION {"citationID":"2saQ0tda","properties":{"formattedCitation":"[3]","plainCitation":"[3]","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135AC7">
        <w:rPr>
          <w:highlight w:val="yellow"/>
        </w:rPr>
        <w:fldChar w:fldCharType="separate"/>
      </w:r>
      <w:r w:rsidR="002431B9" w:rsidRPr="002431B9">
        <w:rPr>
          <w:rFonts w:ascii="Calibri" w:hAnsi="Calibri" w:cs="Calibri"/>
          <w:highlight w:val="yellow"/>
        </w:rPr>
        <w:t>[3]</w:t>
      </w:r>
      <w:r w:rsidRPr="00135AC7">
        <w:rPr>
          <w:highlight w:val="yellow"/>
        </w:rPr>
        <w:fldChar w:fldCharType="end"/>
      </w:r>
      <w:r w:rsidRPr="00135AC7">
        <w:rPr>
          <w:highlight w:val="yellow"/>
        </w:rPr>
        <w:t xml:space="preserve"> </w:t>
      </w:r>
      <w:r w:rsidRPr="00135AC7">
        <w:rPr>
          <w:highlight w:val="yellow"/>
        </w:rPr>
        <w:lastRenderedPageBreak/>
        <w:t xml:space="preserve">or Brinson </w:t>
      </w:r>
      <w:r w:rsidRPr="00135AC7">
        <w:rPr>
          <w:highlight w:val="yellow"/>
        </w:rPr>
        <w:fldChar w:fldCharType="begin"/>
      </w:r>
      <w:r w:rsidR="002431B9">
        <w:rPr>
          <w:highlight w:val="yellow"/>
        </w:rPr>
        <w:instrText xml:space="preserve"> ADDIN ZOTERO_ITEM CSL_CITATION {"citationID":"UDvYrMzX","properties":{"formattedCitation":"[4]","plainCitation":"[4]","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Pr="00135AC7">
        <w:rPr>
          <w:highlight w:val="yellow"/>
        </w:rPr>
        <w:fldChar w:fldCharType="separate"/>
      </w:r>
      <w:r w:rsidR="002431B9" w:rsidRPr="002431B9">
        <w:rPr>
          <w:rFonts w:ascii="Calibri" w:hAnsi="Calibri" w:cs="Calibri"/>
          <w:highlight w:val="yellow"/>
        </w:rPr>
        <w:t>[4]</w:t>
      </w:r>
      <w:r w:rsidRPr="00135AC7">
        <w:rPr>
          <w:highlight w:val="yellow"/>
        </w:rPr>
        <w:fldChar w:fldCharType="end"/>
      </w:r>
      <w:r w:rsidRPr="00135AC7">
        <w:rPr>
          <w:highlight w:val="yellow"/>
        </w:rPr>
        <w:t xml:space="preserve"> models) engineers can design the system to confirm the behavior of the unique nonlinearities inherent of SMAs.</w:t>
      </w:r>
      <w:r w:rsidRPr="00A861A8">
        <w:t xml:space="preserve"> </w:t>
      </w:r>
      <w:r w:rsidRPr="00135AC7">
        <w:rPr>
          <w:highlight w:val="yellow"/>
        </w:rPr>
        <w:t>Iteration of these steps will likely occur multiple times to reach requirements.</w:t>
      </w:r>
      <w:r w:rsidRPr="00A861A8">
        <w:t xml:space="preserve"> Once the constitutive model accurately represents the SMA behavior and the material satisfies requirements, the SMA device can then be integrated into the engineering system. </w:t>
      </w:r>
    </w:p>
    <w:p w14:paraId="74357463" w14:textId="77777777" w:rsidR="009D635D" w:rsidRPr="00A861A8" w:rsidRDefault="009D635D" w:rsidP="009D635D">
      <w:pPr>
        <w:keepNext/>
        <w:jc w:val="center"/>
      </w:pPr>
      <w:r w:rsidRPr="00A861A8">
        <w:rPr>
          <w:b/>
          <w:bCs/>
          <w:noProof/>
        </w:rPr>
        <w:drawing>
          <wp:inline distT="0" distB="0" distL="0" distR="0" wp14:anchorId="2BBD561A" wp14:editId="199CFB1D">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41BEE0FE" w14:textId="77777777" w:rsidR="009D635D" w:rsidRPr="00A861A8" w:rsidRDefault="009D635D" w:rsidP="009D635D">
      <w:pPr>
        <w:pStyle w:val="Caption"/>
        <w:jc w:val="center"/>
      </w:pPr>
      <w:r w:rsidRPr="00A861A8">
        <w:t xml:space="preserve">Figure </w:t>
      </w:r>
      <w:r>
        <w:fldChar w:fldCharType="begin"/>
      </w:r>
      <w:r>
        <w:instrText xml:space="preserve"> SEQ Figure \* ARABIC </w:instrText>
      </w:r>
      <w:r>
        <w:fldChar w:fldCharType="separate"/>
      </w:r>
      <w:r w:rsidRPr="00A861A8">
        <w:rPr>
          <w:noProof/>
        </w:rPr>
        <w:t>1</w:t>
      </w:r>
      <w:r>
        <w:rPr>
          <w:noProof/>
        </w:rPr>
        <w:fldChar w:fldCharType="end"/>
      </w:r>
      <w:r w:rsidRPr="00A861A8">
        <w:t>: The typical SMA development process involves many discrete steps. This work provides an easy constitutive model calibration tool, the</w:t>
      </w:r>
      <w:r>
        <w:t xml:space="preserve"> Shape Memory Alloy</w:t>
      </w:r>
      <w:r w:rsidRPr="00A861A8">
        <w:t xml:space="preserve"> Rendering of Experimental Analysis and Calibration Tool, to enable SMA component design.</w:t>
      </w:r>
    </w:p>
    <w:p w14:paraId="52CA40D2" w14:textId="77777777" w:rsidR="009D635D" w:rsidRPr="00A861A8" w:rsidRDefault="009D635D" w:rsidP="009D635D">
      <w:bookmarkStart w:id="3" w:name="_Hlk164061455"/>
      <w:r w:rsidRPr="00A861A8">
        <w:t xml:space="preserve">Such design processes involve many disciplines and can be a daunting endeavor for small teams or new adopters of SMA technology. </w:t>
      </w:r>
      <w:r w:rsidRPr="00135AC7">
        <w:rPr>
          <w:highlight w:val="yellow"/>
        </w:rPr>
        <w:t>Characterization hardware is complex; due to the various external state variables that govern shape memory material behavior, extracting a stress-strain-temperature history often requires synchronization of multiple metrologies (e.g., thermocouples, load cells, and strain gauges).</w:t>
      </w:r>
      <w:r w:rsidRPr="00A861A8">
        <w:t xml:space="preserve"> </w:t>
      </w:r>
      <w:r w:rsidRPr="00135AC7">
        <w:t>Development requires significant time and effort, but the greater SMA community has developed tools to expedite certain stages.</w:t>
      </w:r>
      <w:bookmarkEnd w:id="3"/>
      <w:r w:rsidRPr="00A861A8">
        <w:t xml:space="preserve"> </w:t>
      </w:r>
    </w:p>
    <w:p w14:paraId="34259C3F" w14:textId="77777777" w:rsidR="009D635D" w:rsidRPr="00A861A8" w:rsidRDefault="009D635D" w:rsidP="009D635D">
      <w:r w:rsidRPr="00A861A8">
        <w:t xml:space="preserve">The composition-processing-property space for SMAs is becoming well understood, and many recently developed tools enable </w:t>
      </w:r>
      <w:r>
        <w:t>alloy discovery</w:t>
      </w:r>
      <w:r w:rsidRPr="00A861A8">
        <w:t xml:space="preserve"> [</w:t>
      </w:r>
      <w:proofErr w:type="spellStart"/>
      <w:r w:rsidRPr="00A861A8">
        <w:t>nasa</w:t>
      </w:r>
      <w:proofErr w:type="spellEnd"/>
      <w:r w:rsidRPr="00A861A8">
        <w:t>]</w:t>
      </w:r>
      <w:commentRangeStart w:id="4"/>
      <w:commentRangeStart w:id="5"/>
      <w:r w:rsidRPr="00A861A8">
        <w:fldChar w:fldCharType="begin"/>
      </w:r>
      <w:r w:rsidR="002431B9">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2431B9" w:rsidRPr="002431B9">
        <w:rPr>
          <w:rFonts w:ascii="Calibri" w:hAnsi="Calibri" w:cs="Calibri"/>
        </w:rPr>
        <w:t>[5], [6], [7]</w:t>
      </w:r>
      <w:r w:rsidRPr="00A861A8">
        <w:fldChar w:fldCharType="end"/>
      </w:r>
      <w:commentRangeEnd w:id="4"/>
      <w:r w:rsidRPr="00A861A8">
        <w:rPr>
          <w:rStyle w:val="CommentReference"/>
        </w:rPr>
        <w:commentReference w:id="4"/>
      </w:r>
      <w:commentRangeEnd w:id="5"/>
      <w:r w:rsidRPr="00A861A8">
        <w:rPr>
          <w:rStyle w:val="CommentReference"/>
        </w:rPr>
        <w:commentReference w:id="5"/>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2431B9">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2431B9" w:rsidRPr="002431B9">
        <w:rPr>
          <w:rFonts w:ascii="Calibri" w:hAnsi="Calibri" w:cs="Calibri"/>
        </w:rPr>
        <w:t>[8], [9], [10]</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2431B9">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2431B9" w:rsidRPr="002431B9">
        <w:rPr>
          <w:rFonts w:ascii="Calibri" w:hAnsi="Calibri" w:cs="Calibri"/>
        </w:rPr>
        <w:t>[11], [12]</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Pr="00A861A8">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Pr="00A861A8">
        <w:rPr>
          <w:rFonts w:ascii="Calibri" w:hAnsi="Calibri" w:cs="Calibri"/>
        </w:rPr>
        <w:t>[13], [14], [15], [16]</w:t>
      </w:r>
      <w:r w:rsidRPr="00A861A8">
        <w:fldChar w:fldCharType="end"/>
      </w:r>
      <w:r w:rsidRPr="00A861A8">
        <w:t xml:space="preserve">. </w:t>
      </w:r>
      <w:r w:rsidRPr="00A861A8">
        <w:t xml:space="preserve">However, while many published methods detail SMA actuator calibration </w:t>
      </w:r>
      <w:r w:rsidRPr="00A861A8">
        <w:fldChar w:fldCharType="begin"/>
      </w:r>
      <w:r w:rsidRPr="00A861A8">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Pr="00A861A8">
        <w:rPr>
          <w:rFonts w:ascii="Calibri" w:hAnsi="Calibri" w:cs="Calibri"/>
        </w:rPr>
        <w:t>[17], [18], [19]</w:t>
      </w:r>
      <w:r w:rsidRPr="00A861A8">
        <w:fldChar w:fldCharType="end"/>
      </w:r>
      <w:r w:rsidRPr="00A861A8">
        <w:t xml:space="preserve"> and commercial software suites enable superelastic calibration </w:t>
      </w:r>
      <w:r w:rsidRPr="00A861A8">
        <w:fldChar w:fldCharType="begin"/>
      </w:r>
      <w:r w:rsidRPr="00A861A8">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Pr="00A861A8">
        <w:rPr>
          <w:rFonts w:ascii="Calibri" w:hAnsi="Calibri" w:cs="Calibri"/>
        </w:rPr>
        <w:t>[20]</w:t>
      </w:r>
      <w:r w:rsidRPr="00A861A8">
        <w:fldChar w:fldCharType="end"/>
      </w:r>
      <w:r w:rsidRPr="00A861A8">
        <w:t>, no open-source calibration tool</w:t>
      </w:r>
      <w:r>
        <w:t xml:space="preserve"> for SMA actuation</w:t>
      </w:r>
      <w:r w:rsidRPr="00A861A8">
        <w:t xml:space="preserve"> exists.</w:t>
      </w:r>
    </w:p>
    <w:p w14:paraId="21E7DC34" w14:textId="77777777" w:rsidR="009D635D" w:rsidRPr="00A861A8" w:rsidRDefault="009D635D" w:rsidP="009D635D">
      <w:bookmarkStart w:id="6" w:name="_Hlk164061969"/>
      <w:r w:rsidRPr="00A861A8">
        <w:lastRenderedPageBreak/>
        <w:t>In this work, we detail a streamlined</w:t>
      </w:r>
      <w:r>
        <w:t>,</w:t>
      </w:r>
      <w:r w:rsidRPr="00A861A8">
        <w:t xml:space="preserve"> GUI-based tool to help both material scientists and design engineers analyze their thermomechanical data and calibrate an appropriate SMA constitutive model. </w:t>
      </w:r>
      <w:bookmarkEnd w:id="6"/>
      <w:r w:rsidRPr="00A861A8">
        <w:t xml:space="preserve">We deem this tool </w:t>
      </w:r>
      <w:r>
        <w:t>SMA-</w:t>
      </w:r>
      <w:r w:rsidRPr="00A861A8">
        <w:t>REACT</w:t>
      </w:r>
      <w:r>
        <w:t xml:space="preserve">: </w:t>
      </w:r>
      <w:r w:rsidRPr="00A861A8">
        <w:t>the</w:t>
      </w:r>
      <w:r>
        <w:t xml:space="preserve"> Shape Memory </w:t>
      </w:r>
      <w:proofErr w:type="spellStart"/>
      <w:r>
        <w:t>ALloy</w:t>
      </w:r>
      <w:proofErr w:type="spellEnd"/>
      <w:r w:rsidRPr="00A861A8">
        <w:t xml:space="preserve"> Rendering of Experimental Analysis and Calibration Tool. </w:t>
      </w:r>
      <w:r>
        <w:t>SMA-</w:t>
      </w:r>
      <w:commentRangeStart w:id="7"/>
      <w:r w:rsidRPr="00A861A8">
        <w:t>REACT provides an</w:t>
      </w:r>
      <w:commentRangeEnd w:id="7"/>
      <w:r w:rsidRPr="00A861A8">
        <w:rPr>
          <w:rStyle w:val="CommentReference"/>
        </w:rPr>
        <w:commentReference w:id="7"/>
      </w:r>
      <w:r w:rsidRPr="00A861A8">
        <w:t xml:space="preserve"> intuitive workflow that processes raw unfiltered shape memory alloy mechanical (tensile/compression), thermal (DSC), or thermomechanical (tensile/compression with environmental chamber) data to produce customizable figures and systematically derived constitutive models (depicted schematically in Figure 2). </w:t>
      </w:r>
      <w:commentRangeStart w:id="8"/>
      <w:commentRangeStart w:id="9"/>
      <w:r w:rsidRPr="00135AC7">
        <w:rPr>
          <w:color w:val="FF0000"/>
          <w:highlight w:val="yellow"/>
        </w:rPr>
        <w:t xml:space="preserve">For iterative calibration, </w:t>
      </w:r>
      <w:r>
        <w:rPr>
          <w:color w:val="FF0000"/>
          <w:highlight w:val="yellow"/>
        </w:rPr>
        <w:t>SMA-</w:t>
      </w:r>
      <w:r w:rsidRPr="00135AC7">
        <w:rPr>
          <w:color w:val="FF0000"/>
          <w:highlight w:val="yellow"/>
        </w:rPr>
        <w:t>REACT allows the user to choose bounds and lock-in values to further increase speed and accessibility</w:t>
      </w:r>
      <w:commentRangeEnd w:id="8"/>
      <w:r w:rsidRPr="00135AC7">
        <w:rPr>
          <w:rStyle w:val="CommentReference"/>
          <w:color w:val="FF0000"/>
          <w:highlight w:val="yellow"/>
        </w:rPr>
        <w:commentReference w:id="8"/>
      </w:r>
      <w:commentRangeEnd w:id="9"/>
      <w:r w:rsidRPr="00135AC7">
        <w:rPr>
          <w:rStyle w:val="CommentReference"/>
          <w:color w:val="FF0000"/>
          <w:highlight w:val="yellow"/>
        </w:rPr>
        <w:commentReference w:id="9"/>
      </w:r>
      <w:r w:rsidRPr="00135AC7">
        <w:rPr>
          <w:highlight w:val="yellow"/>
        </w:rPr>
        <w:t>.</w:t>
      </w:r>
      <w:r w:rsidRPr="00A861A8">
        <w:t xml:space="preserve"> The tool </w:t>
      </w:r>
      <w:proofErr w:type="gramStart"/>
      <w:r w:rsidRPr="00A861A8">
        <w:t>is  written</w:t>
      </w:r>
      <w:proofErr w:type="gramEnd"/>
      <w:r w:rsidRPr="00A861A8">
        <w:t xml:space="preserve"> in python but requires no programming experience to use; it is available on GitHub under the GNU General Public License [x]. Two modules accomplish the essential tasks of data processing and constitutive model calibration. </w:t>
      </w:r>
    </w:p>
    <w:p w14:paraId="56F77D06" w14:textId="77777777" w:rsidR="009D635D" w:rsidRPr="00A861A8" w:rsidRDefault="009D635D" w:rsidP="009D635D">
      <w:pPr>
        <w:keepNext/>
        <w:jc w:val="center"/>
      </w:pPr>
      <w:commentRangeStart w:id="10"/>
      <w:commentRangeStart w:id="11"/>
      <w:r w:rsidRPr="00A861A8">
        <w:rPr>
          <w:noProof/>
        </w:rPr>
        <w:drawing>
          <wp:inline distT="0" distB="0" distL="0" distR="0" wp14:anchorId="365A4EF1" wp14:editId="4193515C">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10"/>
      <w:r w:rsidRPr="00A861A8">
        <w:rPr>
          <w:rStyle w:val="CommentReference"/>
        </w:rPr>
        <w:commentReference w:id="10"/>
      </w:r>
      <w:commentRangeEnd w:id="11"/>
      <w:r w:rsidRPr="00A861A8">
        <w:rPr>
          <w:rStyle w:val="CommentReference"/>
        </w:rPr>
        <w:commentReference w:id="11"/>
      </w:r>
    </w:p>
    <w:p w14:paraId="6F84299E" w14:textId="77777777" w:rsidR="009D635D" w:rsidRPr="00A861A8" w:rsidRDefault="009D635D" w:rsidP="009D635D">
      <w:pPr>
        <w:pStyle w:val="Caption"/>
      </w:pPr>
      <w:r w:rsidRPr="00A861A8">
        <w:t xml:space="preserve">Figure </w:t>
      </w:r>
      <w:r>
        <w:fldChar w:fldCharType="begin"/>
      </w:r>
      <w:r>
        <w:instrText xml:space="preserve"> SEQ Figure \* ARABIC </w:instrText>
      </w:r>
      <w:r>
        <w:fldChar w:fldCharType="separate"/>
      </w:r>
      <w:r w:rsidRPr="00A861A8">
        <w:rPr>
          <w:noProof/>
        </w:rPr>
        <w:t>2</w:t>
      </w:r>
      <w:r>
        <w:rPr>
          <w:noProof/>
        </w:rPr>
        <w:fldChar w:fldCharType="end"/>
      </w:r>
      <w:r w:rsidRPr="00A861A8">
        <w:t>: SMA-REACT allows the user to load their own data, specify known model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77777777"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processing module extracts data from multiple inputs such as a load frame and external thermocouples and automatically synchronizes them onto </w:t>
      </w:r>
      <w:r w:rsidRPr="00A861A8">
        <w:lastRenderedPageBreak/>
        <w:t xml:space="preserve">the same time series. With unfiltered force and displacement data, </w:t>
      </w:r>
      <w:r>
        <w:t>the tool</w:t>
      </w:r>
      <w:r w:rsidRPr="00A861A8">
        <w:t xml:space="preserve"> can calculate strains and stresses based on various sample geometries. </w:t>
      </w:r>
      <w:r w:rsidRPr="00135AC7">
        <w:rPr>
          <w:highlight w:val="yellow"/>
        </w:rPr>
        <w:t>Coupling temperature, stress, and strain data, this tool can apply customizable filters and remove systematic errors within the dataset.</w:t>
      </w:r>
      <w:r w:rsidRPr="00A861A8">
        <w:t xml:space="preserve"> The program then produces various figures to help visualize the complex shape memory alloy material behavior. </w:t>
      </w:r>
      <w:r w:rsidRPr="00A861A8">
        <w:rPr>
          <w:rStyle w:val="ui-provider"/>
        </w:rPr>
        <w:t xml:space="preserve">Users can export this processed data to the next module of the tool, </w:t>
      </w:r>
      <w:r>
        <w:rPr>
          <w:rStyle w:val="ui-provider"/>
        </w:rPr>
        <w:t>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commentRangeStart w:id="12"/>
      <w:commentRangeStart w:id="13"/>
      <w:commentRangeEnd w:id="12"/>
      <w:r w:rsidRPr="00A861A8">
        <w:rPr>
          <w:rStyle w:val="CommentReference"/>
        </w:rPr>
        <w:commentReference w:id="12"/>
      </w:r>
      <w:commentRangeEnd w:id="13"/>
      <w:r w:rsidRPr="00A861A8">
        <w:rPr>
          <w:rStyle w:val="CommentReference"/>
        </w:rPr>
        <w:commentReference w:id="13"/>
      </w:r>
    </w:p>
    <w:p w14:paraId="046E5D84" w14:textId="77777777" w:rsidR="009D635D" w:rsidRDefault="009D635D" w:rsidP="009D635D">
      <w:pPr>
        <w:pStyle w:val="Heading2"/>
      </w:pPr>
      <w:r>
        <w:t>Model calibration module</w:t>
      </w:r>
    </w:p>
    <w:p w14:paraId="1906524B" w14:textId="77777777" w:rsidR="009D635D" w:rsidRPr="00A861A8" w:rsidRDefault="009D635D" w:rsidP="009D635D">
      <w:r w:rsidRPr="00A861A8">
        <w:t xml:space="preserve">For many applications, selecting a particular SMA component based on transformation temperature and maximum transformation strain is insufficient; the transformation temperatures and actuation strain in the </w:t>
      </w:r>
      <w:r w:rsidRPr="00A861A8">
        <w:rPr>
          <w:i/>
          <w:iCs/>
        </w:rPr>
        <w:t>operating stress regime</w:t>
      </w:r>
      <w:r w:rsidRPr="00A861A8">
        <w:t xml:space="preserve"> must be well characterized and predictable. </w:t>
      </w:r>
      <w:commentRangeStart w:id="14"/>
      <w:r w:rsidRPr="00A861A8">
        <w:t>Constitutive model calibration is a vital link between SMA behavior and intended</w:t>
      </w:r>
      <w:r>
        <w:t xml:space="preserve"> system</w:t>
      </w:r>
      <w:r w:rsidRPr="00A861A8">
        <w:t xml:space="preserve"> </w:t>
      </w:r>
      <w:commentRangeStart w:id="15"/>
      <w:r w:rsidRPr="00A861A8">
        <w:t>performance</w:t>
      </w:r>
      <w:commentRangeEnd w:id="15"/>
      <w:r>
        <w:rPr>
          <w:rStyle w:val="CommentReference"/>
        </w:rPr>
        <w:commentReference w:id="15"/>
      </w:r>
      <w:r w:rsidRPr="00A861A8">
        <w:t>.</w:t>
      </w:r>
      <w:commentRangeEnd w:id="14"/>
      <w:r w:rsidRPr="00A861A8">
        <w:rPr>
          <w:rStyle w:val="CommentReference"/>
        </w:rPr>
        <w:commentReference w:id="14"/>
      </w:r>
      <w:r w:rsidRPr="00A861A8">
        <w:t xml:space="preserve"> </w:t>
      </w:r>
      <w:commentRangeStart w:id="16"/>
      <w:commentRangeEnd w:id="16"/>
      <w:r w:rsidRPr="00A861A8">
        <w:rPr>
          <w:rStyle w:val="CommentReference"/>
        </w:rPr>
        <w:commentReference w:id="16"/>
      </w:r>
    </w:p>
    <w:p w14:paraId="228FC9B6" w14:textId="77777777" w:rsidR="009D635D" w:rsidRPr="00A861A8" w:rsidRDefault="009D635D" w:rsidP="009D635D">
      <w:r w:rsidRPr="00A861A8">
        <w:t xml:space="preserve"> </w:t>
      </w:r>
      <w:commentRangeStart w:id="17"/>
      <w:r w:rsidRPr="00A861A8">
        <w:t xml:space="preserve">A deterministic amount of data can allow for closed-form analytical expressions for simple models </w:t>
      </w:r>
      <w:commentRangeEnd w:id="17"/>
      <w:r w:rsidRPr="00A861A8">
        <w:rPr>
          <w:rStyle w:val="CommentReference"/>
        </w:rPr>
        <w:commentReference w:id="17"/>
      </w:r>
      <w:r w:rsidRPr="00A861A8">
        <w:fldChar w:fldCharType="begin"/>
      </w:r>
      <w:r w:rsidRPr="00A861A8">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A861A8">
        <w:rPr>
          <w:rFonts w:ascii="Calibri" w:hAnsi="Calibri" w:cs="Calibri"/>
        </w:rPr>
        <w:t>[17], [18]</w:t>
      </w:r>
      <w:r w:rsidRPr="00A861A8">
        <w:fldChar w:fldCharType="end"/>
      </w:r>
      <w:r w:rsidRPr="00A861A8">
        <w:t xml:space="preserve">. However, when the </w:t>
      </w:r>
      <w:r>
        <w:t xml:space="preserve">SMA </w:t>
      </w:r>
      <w:r w:rsidRPr="00A861A8">
        <w:t>operating stress regime spans many stress regions and requires multiple (&gt; 3) experimental tests, these analytical methods become overdetermined. Numerical optimization</w:t>
      </w:r>
      <w:r>
        <w:t xml:space="preserve"> then</w:t>
      </w:r>
      <w:r w:rsidRPr="00A861A8">
        <w:t xml:space="preserve"> must be employed </w:t>
      </w:r>
      <w:r>
        <w:t>and many methods exist in literature</w:t>
      </w:r>
      <w:r w:rsidRPr="00A861A8">
        <w:t xml:space="preserve"> </w:t>
      </w:r>
      <w:r w:rsidRPr="00A861A8">
        <w:fldChar w:fldCharType="begin"/>
      </w:r>
      <w:r w:rsidRPr="00A861A8">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Pr="00A861A8">
        <w:rPr>
          <w:rFonts w:ascii="Calibri" w:hAnsi="Calibri" w:cs="Calibri"/>
        </w:rPr>
        <w:t>[19], [21], [22], [23]</w:t>
      </w:r>
      <w:r w:rsidRPr="00A861A8">
        <w:fldChar w:fldCharType="end"/>
      </w:r>
      <w:r w:rsidRPr="00A861A8">
        <w:t>.</w:t>
      </w:r>
      <w:r>
        <w:t xml:space="preserve"> However,</w:t>
      </w:r>
      <w:r w:rsidRPr="00A861A8">
        <w:t xml:space="preserve"> </w:t>
      </w:r>
      <w:r>
        <w:t>t</w:t>
      </w:r>
      <w:r w:rsidRPr="00A861A8">
        <w:t xml:space="preserve">hese approaches exist as purpose-built codes and are have limited applicability outside the authors’ specific application or research group. </w:t>
      </w:r>
    </w:p>
    <w:p w14:paraId="013A0305" w14:textId="77777777" w:rsidR="009D635D" w:rsidRPr="00A861A8" w:rsidRDefault="009D635D" w:rsidP="009D635D">
      <w:r w:rsidRPr="00A861A8">
        <w:t xml:space="preserve">Given filtered and synchronized experimental data from the processing module, the model calibration module finds the best fit of constitutive model parameters (martensitic elastic modulus, austenite start temperature, etc.) based on the Lagoudas one-dimensional constitutive model. The developed calibration routine leverages hybrid optimization to minimize error between model prediction and experimental data. </w:t>
      </w:r>
      <w:commentRangeStart w:id="18"/>
      <w:r w:rsidRPr="00A861A8">
        <w:t xml:space="preserve">Hybrid optimization comprises a global optimization to identify a starting point for a local gradient-based optimization. </w:t>
      </w:r>
      <w:commentRangeEnd w:id="18"/>
      <w:r w:rsidRPr="00A861A8">
        <w:rPr>
          <w:rStyle w:val="CommentReference"/>
        </w:rPr>
        <w:commentReference w:id="18"/>
      </w:r>
      <w:r w:rsidRPr="00A861A8">
        <w:t xml:space="preserve">Our tool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29927743" w14:textId="77777777" w:rsidR="009D635D" w:rsidRPr="00A861A8" w:rsidRDefault="009D635D" w:rsidP="009D635D">
      <w:pPr>
        <w:rPr>
          <w:b/>
          <w:bCs/>
        </w:rPr>
      </w:pPr>
      <w:r w:rsidRPr="00135AC7">
        <w:t xml:space="preserve">Our tool leverages the genetic algorithm NSGA-II </w:t>
      </w:r>
      <w:r w:rsidRPr="00135AC7">
        <w:fldChar w:fldCharType="begin"/>
      </w:r>
      <w:r w:rsidRPr="00135AC7">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Pr="00135AC7">
        <w:rPr>
          <w:rFonts w:ascii="Calibri" w:hAnsi="Calibri" w:cs="Calibri"/>
        </w:rPr>
        <w:t>[24], [25]</w:t>
      </w:r>
      <w:r w:rsidRPr="00135AC7">
        <w:fldChar w:fldCharType="end"/>
      </w:r>
      <w:r w:rsidRPr="00135AC7">
        <w:t xml:space="preserve"> for the global </w:t>
      </w:r>
      <w:r>
        <w:t>optimization</w:t>
      </w:r>
      <w:r w:rsidRPr="00135AC7">
        <w:t xml:space="preserve"> and then SLSQP implemented in SciPy </w:t>
      </w:r>
      <w:r w:rsidRPr="00135AC7">
        <w:fldChar w:fldCharType="begin"/>
      </w:r>
      <w:r w:rsidRPr="00135AC7">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Pr="00135AC7">
        <w:rPr>
          <w:rFonts w:ascii="Calibri" w:hAnsi="Calibri" w:cs="Calibri"/>
        </w:rPr>
        <w:t>[26]</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rsidRPr="00135AC7">
        <w:rPr>
          <w:highlight w:val="yellow"/>
        </w:rPr>
        <w:t>For all example calibrations in this text, we specify the population size and number of generations to be 100 and at least 10, respectively for NSGA-II. We restrict SLSQP to 100 maximum iteration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77777777" w:rsidR="009D635D" w:rsidRPr="00A861A8" w:rsidRDefault="009D635D" w:rsidP="009D635D">
      <w:bookmarkStart w:id="19" w:name="_Hlk164063389"/>
      <w:bookmarkStart w:id="20"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2431B9">
        <w:instrText xml:space="preserve"> ADDIN ZOTERO_ITEM CSL_CITATION {"citationID":"AGRWvIpQ","properties":{"formattedCitation":"[3]","plainCitation":"[3]","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2431B9" w:rsidRPr="002431B9">
        <w:rPr>
          <w:rFonts w:ascii="Calibri" w:hAnsi="Calibri" w:cs="Calibri"/>
        </w:rPr>
        <w:t>[3]</w:t>
      </w:r>
      <w:r w:rsidRPr="00A861A8">
        <w:fldChar w:fldCharType="end"/>
      </w:r>
      <w:r w:rsidRPr="00A861A8">
        <w:t xml:space="preserve"> for more information) , but rather highlight </w:t>
      </w:r>
      <w:r w:rsidRPr="00A861A8">
        <w:lastRenderedPageBreak/>
        <w:t xml:space="preserve">the seventeen unique but dependent model parameters that need calibrated and their effects on constitutive behavior. </w:t>
      </w:r>
      <w:commentRangeStart w:id="21"/>
      <w:commentRangeStart w:id="22"/>
      <w:r w:rsidRPr="00A861A8">
        <w:t xml:space="preserve">The Lagoudas one-dimensional constitutive model comprises four interdependent </w:t>
      </w:r>
      <w:commentRangeStart w:id="23"/>
      <w:proofErr w:type="gramStart"/>
      <w:r w:rsidRPr="00A861A8">
        <w:t>parameter</w:t>
      </w:r>
      <w:commentRangeEnd w:id="23"/>
      <w:proofErr w:type="gramEnd"/>
      <w:r>
        <w:rPr>
          <w:rStyle w:val="CommentReference"/>
        </w:rPr>
        <w:commentReference w:id="23"/>
      </w:r>
      <w:r w:rsidRPr="00A861A8">
        <w:t xml:space="preserve"> groups.</w:t>
      </w:r>
      <w:commentRangeEnd w:id="21"/>
      <w:r>
        <w:rPr>
          <w:rStyle w:val="CommentReference"/>
        </w:rPr>
        <w:commentReference w:id="21"/>
      </w:r>
      <w:commentRangeEnd w:id="22"/>
      <w:r>
        <w:rPr>
          <w:rStyle w:val="CommentReference"/>
        </w:rPr>
        <w:commentReference w:id="22"/>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1</w:t>
      </w:r>
      <w:r>
        <w:rPr>
          <w:noProof/>
        </w:rPr>
        <w:fldChar w:fldCharType="end"/>
      </w:r>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24"/>
            <w:r w:rsidRPr="00A861A8">
              <w:rPr>
                <w:b/>
                <w:bCs/>
              </w:rPr>
              <w:t>Parameter</w:t>
            </w:r>
            <w:commentRangeEnd w:id="24"/>
            <w:r w:rsidRPr="00A861A8">
              <w:rPr>
                <w:rStyle w:val="CommentReference"/>
              </w:rPr>
              <w:commentReference w:id="24"/>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9D635D"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9D635D"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9D635D"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9D635D"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9D635D"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9D635D"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9D635D"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77777777" w:rsidR="009D635D" w:rsidRPr="00135AC7" w:rsidRDefault="009D635D" w:rsidP="009D635D">
      <w:pPr>
        <w:pStyle w:val="ListParagraph"/>
        <w:numPr>
          <w:ilvl w:val="0"/>
          <w:numId w:val="1"/>
        </w:numPr>
        <w:spacing w:after="160" w:line="259" w:lineRule="auto"/>
        <w:rPr>
          <w:highlight w:val="yellow"/>
        </w:rPr>
      </w:pPr>
      <w:r w:rsidRPr="00A861A8">
        <w:rPr>
          <w:b/>
          <w:bCs/>
        </w:rPr>
        <w:t xml:space="preserve">Thermoelastic properties </w:t>
      </w:r>
      <w:r w:rsidRPr="00A861A8">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A861A8">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for austenite and martensite, respectively) and the </w:t>
      </w:r>
      <w:r>
        <w:t>thermal expansion coefficient</w:t>
      </w:r>
      <w:r w:rsidRPr="00A861A8">
        <w:t xml:space="preserve"> </w:t>
      </w:r>
      <m:oMath>
        <m:r>
          <w:rPr>
            <w:rFonts w:ascii="Cambria Math" w:hAnsi="Cambria Math"/>
          </w:rPr>
          <m:t>α</m:t>
        </m:r>
      </m:oMath>
      <w:r w:rsidRPr="00A861A8">
        <w:t xml:space="preserve">. </w:t>
      </w:r>
      <w:r w:rsidRPr="00135AC7">
        <w:rPr>
          <w:highlight w:val="yellow"/>
        </w:rPr>
        <w:t xml:space="preserve">This model formulation assumes the thermal expansion coefficient is constant with respect to material phase; this allows simpler nonlinear solution methods be used to calculate the material state (i.e., convex cutting plane </w:t>
      </w:r>
      <w:r w:rsidRPr="00135AC7">
        <w:rPr>
          <w:highlight w:val="yellow"/>
        </w:rPr>
        <w:fldChar w:fldCharType="begin"/>
      </w:r>
      <w:r w:rsidRPr="00135AC7">
        <w:rPr>
          <w:highlight w:val="yellow"/>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Pr="00135AC7">
        <w:rPr>
          <w:highlight w:val="yellow"/>
        </w:rPr>
        <w:fldChar w:fldCharType="separate"/>
      </w:r>
      <w:r w:rsidRPr="00135AC7">
        <w:rPr>
          <w:rFonts w:ascii="Calibri" w:hAnsi="Calibri" w:cs="Calibri"/>
          <w:highlight w:val="yellow"/>
        </w:rPr>
        <w:t>[27]</w:t>
      </w:r>
      <w:r w:rsidRPr="00135AC7">
        <w:rPr>
          <w:highlight w:val="yellow"/>
        </w:rPr>
        <w:fldChar w:fldCharType="end"/>
      </w:r>
      <w:r w:rsidRPr="00135AC7">
        <w:rPr>
          <w:highlight w:val="yellow"/>
        </w:rPr>
        <w:t>).</w:t>
      </w:r>
    </w:p>
    <w:p w14:paraId="73D46CDE" w14:textId="77777777"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 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37617A1C" w14:textId="77777777" w:rsidR="009D635D" w:rsidRPr="00A861A8"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w:t>
      </w:r>
      <w:commentRangeStart w:id="25"/>
      <w:r w:rsidRPr="00A861A8">
        <w:t>.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w:t>
      </w:r>
      <w:r w:rsidRPr="00A861A8">
        <w:lastRenderedPageBreak/>
        <w:t>approximated as an asymptotic exponential function</w:t>
      </w:r>
      <w:commentRangeEnd w:id="25"/>
      <w:r>
        <w:rPr>
          <w:rStyle w:val="CommentReference"/>
        </w:rPr>
        <w:commentReference w:id="25"/>
      </w:r>
      <w:r w:rsidRPr="00A861A8">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xml:space="preserve"> defines the critical stress at which transformation strain manifests, and </w:t>
      </w:r>
      <m:oMath>
        <m:r>
          <w:rPr>
            <w:rFonts w:ascii="Cambria Math" w:hAnsi="Cambria Math"/>
          </w:rPr>
          <m:t>k</m:t>
        </m:r>
      </m:oMath>
      <w:r w:rsidRPr="00A861A8">
        <w:t xml:space="preserve"> is the </w:t>
      </w:r>
      <w:r w:rsidRPr="00A861A8">
        <w:rPr>
          <w:i/>
          <w:iCs/>
        </w:rPr>
        <w:t>rise time</w:t>
      </w:r>
      <w:r w:rsidRPr="00A861A8">
        <w:t xml:space="preserve">, or how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77777777"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w:t>
      </w:r>
      <w:commentRangeStart w:id="26"/>
      <w:r w:rsidRPr="00A861A8">
        <w:t xml:space="preserve">(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w:t>
      </w:r>
      <w:commentRangeEnd w:id="26"/>
      <w:r>
        <w:rPr>
          <w:rStyle w:val="CommentReference"/>
        </w:rPr>
        <w:commentReference w:id="26"/>
      </w:r>
    </w:p>
    <w:p w14:paraId="6D6B4FBF" w14:textId="77777777" w:rsidR="009D635D" w:rsidRPr="00A861A8" w:rsidRDefault="009D635D" w:rsidP="009D635D">
      <w:pPr>
        <w:rPr>
          <w:color w:val="FF0000"/>
        </w:rPr>
      </w:pPr>
      <w:r w:rsidRPr="00135AC7">
        <w:t xml:space="preserve">As mentioned earlier, </w:t>
      </w:r>
      <w:r>
        <w:t>these material properties</w:t>
      </w:r>
      <w:r w:rsidRPr="00135AC7">
        <w:t xml:space="preserve"> are unique but interdependent.</w:t>
      </w:r>
      <w:r w:rsidRPr="00A861A8">
        <w:t xml:space="preserve"> </w:t>
      </w:r>
      <w:r w:rsidRPr="00135AC7">
        <w:rPr>
          <w:highlight w:val="yellow"/>
        </w:rPr>
        <w:t>For example, a change in smooth hardening coefficient will cause a change in the corresponding zero-stress transformation temperature.</w:t>
      </w:r>
      <w:r w:rsidRPr="00A861A8">
        <w:t xml:space="preserve"> </w:t>
      </w:r>
      <w:commentRangeStart w:id="27"/>
      <w:commentRangeStart w:id="28"/>
      <w:r w:rsidRPr="00A861A8">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commentRangeEnd w:id="27"/>
      <w:r w:rsidRPr="00A861A8">
        <w:rPr>
          <w:rStyle w:val="CommentReference"/>
        </w:rPr>
        <w:commentReference w:id="27"/>
      </w:r>
      <w:commentRangeEnd w:id="28"/>
      <w:r w:rsidRPr="00A861A8">
        <w:rPr>
          <w:rStyle w:val="CommentReference"/>
        </w:rPr>
        <w:commentReference w:id="28"/>
      </w:r>
      <w:r w:rsidRPr="00A861A8">
        <w:t xml:space="preserve">) </w:t>
      </w:r>
      <w:r w:rsidRPr="00A861A8">
        <w:fldChar w:fldCharType="begin"/>
      </w:r>
      <w:r w:rsidR="002431B9">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2431B9" w:rsidRPr="002431B9">
        <w:rPr>
          <w:rFonts w:ascii="Calibri" w:hAnsi="Calibri" w:cs="Calibri"/>
        </w:rPr>
        <w:t>[9]</w:t>
      </w:r>
      <w:r w:rsidRPr="00A861A8">
        <w:fldChar w:fldCharType="end"/>
      </w:r>
      <w:r w:rsidRPr="00A861A8">
        <w:t xml:space="preserve">. </w:t>
      </w:r>
    </w:p>
    <w:p w14:paraId="48DF4780" w14:textId="77777777" w:rsidR="009D635D" w:rsidRPr="00A861A8" w:rsidRDefault="009D635D" w:rsidP="009D635D">
      <w:r w:rsidRPr="00135AC7">
        <w:t xml:space="preserve">Many other material properties are interdependent; a change in transformation strain properties will be reflected in both the strain-temperature response and the </w:t>
      </w:r>
      <w:r>
        <w:t>phase diagram</w:t>
      </w:r>
      <w:r w:rsidRPr="00135AC7">
        <w:t>.</w:t>
      </w:r>
      <w:r w:rsidRPr="00A861A8">
        <w:t xml:space="preserve"> While the stress-influence coefficients are </w:t>
      </w:r>
      <w:r>
        <w:t>constant with respect to material phase</w:t>
      </w:r>
      <w:r w:rsidRPr="00A861A8">
        <w:t>, they are only one part of the mathematical expression to define the transformation surface</w:t>
      </w:r>
      <w:r>
        <w:t>s for the phase diagram</w:t>
      </w:r>
      <w:r w:rsidRPr="00A861A8">
        <w:t xml:space="preserve"> (see Lagoudas et al. for more information </w:t>
      </w:r>
      <w:r w:rsidRPr="00A861A8">
        <w:fldChar w:fldCharType="begin"/>
      </w:r>
      <w:r w:rsidR="002431B9">
        <w:instrText xml:space="preserve"> ADDIN ZOTERO_ITEM CSL_CITATION {"citationID":"ruNJgxBb","properties":{"formattedCitation":"[3]","plainCitation":"[3]","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2431B9" w:rsidRPr="002431B9">
        <w:rPr>
          <w:rFonts w:ascii="Calibri" w:hAnsi="Calibri" w:cs="Calibri"/>
        </w:rPr>
        <w:t>[3]</w:t>
      </w:r>
      <w:r w:rsidRPr="00A861A8">
        <w:fldChar w:fldCharType="end"/>
      </w:r>
      <w:r w:rsidRPr="00A861A8">
        <w:t>). For these reasons, calibration must leverage numerical optimization to ensure a robust fit of experimental data.</w:t>
      </w:r>
    </w:p>
    <w:bookmarkEnd w:id="19"/>
    <w:bookmarkEnd w:id="20"/>
    <w:p w14:paraId="38C6CFBE" w14:textId="77777777" w:rsidR="009D635D" w:rsidRDefault="009D635D" w:rsidP="009D635D">
      <w:pPr>
        <w:pStyle w:val="Heading3"/>
      </w:pPr>
      <w:r>
        <w:t>Calibration via numerical optimization</w:t>
      </w:r>
    </w:p>
    <w:p w14:paraId="3E1C887C" w14:textId="77777777" w:rsidR="009D635D" w:rsidRDefault="009D635D" w:rsidP="009D635D">
      <w:r w:rsidRPr="00A861A8">
        <w:t xml:space="preserve">Manually updating the </w:t>
      </w:r>
      <w:r>
        <w:t>seventeen</w:t>
      </w:r>
      <w:r w:rsidRPr="00A861A8">
        <w:t xml:space="preserve"> model parameters to find a best fit to experimental data is a tedious and time-intensive process. T</w:t>
      </w:r>
      <w:r w:rsidRPr="00A861A8">
        <w:t xml:space="preserve">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w:t>
      </w:r>
      <w:commentRangeStart w:id="29"/>
      <w:commentRangeStart w:id="30"/>
      <w:commentRangeStart w:id="31"/>
      <w:r w:rsidRPr="00A861A8">
        <w:t xml:space="preserve">Prior knowledge of certain properties (e.g., Young’s moduli from tensile tests) will greatly minimize error between model prediction and experiment by </w:t>
      </w:r>
      <w:commentRangeEnd w:id="31"/>
      <w:r>
        <w:t>decreasing the number of optimization free variables</w:t>
      </w:r>
      <w:r w:rsidRPr="00A861A8">
        <w:rPr>
          <w:rStyle w:val="CommentReference"/>
        </w:rPr>
        <w:commentReference w:id="31"/>
      </w:r>
      <w:commentRangeEnd w:id="29"/>
      <w:r w:rsidRPr="00A861A8">
        <w:rPr>
          <w:rStyle w:val="CommentReference"/>
        </w:rPr>
        <w:commentReference w:id="29"/>
      </w:r>
      <w:commentRangeEnd w:id="30"/>
      <w:r>
        <w:rPr>
          <w:rStyle w:val="CommentReference"/>
        </w:rPr>
        <w:commentReference w:id="30"/>
      </w:r>
      <w:r w:rsidRPr="00A861A8">
        <w:t>.</w:t>
      </w:r>
      <w:r w:rsidRPr="00A861A8">
        <w:rPr>
          <w:color w:val="FF0000"/>
        </w:rPr>
        <w:t xml:space="preserve"> </w:t>
      </w:r>
      <w:bookmarkStart w:id="32"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32"/>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Pr="00A861A8"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79E67803" w14:textId="77777777" w:rsidR="009D635D" w:rsidRDefault="009D635D" w:rsidP="009D635D">
      <w:pPr>
        <w:pStyle w:val="Heading2"/>
      </w:pPr>
      <w:r>
        <w:lastRenderedPageBreak/>
        <w:t>Experimental data</w:t>
      </w:r>
    </w:p>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77777777" w:rsidR="009D635D" w:rsidRPr="00A861A8" w:rsidRDefault="009D635D" w:rsidP="009D635D">
      <w:pPr>
        <w:pStyle w:val="Caption"/>
        <w:rPr>
          <w:b/>
          <w:bCs/>
        </w:rPr>
      </w:pPr>
      <w:r w:rsidRPr="00A861A8">
        <w:t xml:space="preserve">Figure </w:t>
      </w:r>
      <w:r>
        <w:fldChar w:fldCharType="begin"/>
      </w:r>
      <w:r>
        <w:instrText xml:space="preserve"> SEQ Figure \* ARABIC </w:instrText>
      </w:r>
      <w:r>
        <w:fldChar w:fldCharType="separate"/>
      </w:r>
      <w:r w:rsidRPr="00A861A8">
        <w:rPr>
          <w:noProof/>
        </w:rPr>
        <w:t>3</w:t>
      </w:r>
      <w:r>
        <w:rPr>
          <w:noProof/>
        </w:rPr>
        <w:fldChar w:fldCharType="end"/>
      </w:r>
      <w:r w:rsidRPr="00A861A8">
        <w:t xml:space="preserve">: To demonstrate the utility of SMA-REACT, we will calibrate a constitutive model to fit published experimental data </w:t>
      </w:r>
      <w:r w:rsidRPr="00A861A8">
        <w:fldChar w:fldCharType="begin"/>
      </w:r>
      <w:r w:rsidRPr="00A861A8">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Pr="00A861A8">
        <w:rPr>
          <w:rFonts w:ascii="Calibri" w:hAnsi="Calibri" w:cs="Calibri"/>
        </w:rPr>
        <w:t>[28]</w:t>
      </w:r>
      <w:r w:rsidRPr="00A861A8">
        <w:fldChar w:fldCharType="end"/>
      </w:r>
      <w:r w:rsidRPr="00A861A8">
        <w:t>.</w:t>
      </w:r>
    </w:p>
    <w:p w14:paraId="535039FE" w14:textId="77777777" w:rsidR="009D635D" w:rsidRDefault="009D635D" w:rsidP="009D635D">
      <w:bookmarkStart w:id="33" w:name="_Hlk164411725"/>
      <w:r w:rsidRPr="00135AC7">
        <w:t xml:space="preserve">To calibrate an accurate SMA constitutive model to capture actuator behavior, </w:t>
      </w:r>
      <w:r w:rsidRPr="00135AC7">
        <w:rPr>
          <w:i/>
          <w:iCs/>
        </w:rPr>
        <w:t>n</w:t>
      </w:r>
      <w:r w:rsidRPr="00135AC7">
        <w:t xml:space="preserve"> constant force thermal cycling tests are needed, where </w:t>
      </w:r>
      <w:r w:rsidRPr="00135AC7">
        <w:rPr>
          <w:i/>
          <w:iCs/>
        </w:rPr>
        <w:t xml:space="preserve">n </w:t>
      </w:r>
      <w:r w:rsidRPr="00135AC7">
        <w:t xml:space="preserve">is preferably greater than </w:t>
      </w:r>
      <w:r>
        <w:t>four.</w:t>
      </w:r>
      <w:r w:rsidRPr="00135AC7">
        <w:t xml:space="preserve"> </w:t>
      </w:r>
      <w:bookmarkEnd w:id="33"/>
      <w:commentRangeStart w:id="34"/>
      <w:r w:rsidRPr="00A861A8">
        <w:t xml:space="preserve">We use an experimental dataset for a Ni50.5Ti27.2Hf22.3 alloy from Bigelow et al </w:t>
      </w:r>
      <w:r w:rsidRPr="00A861A8">
        <w:fldChar w:fldCharType="begin"/>
      </w:r>
      <w:r w:rsidRPr="00A861A8">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Pr="00A861A8">
        <w:rPr>
          <w:rFonts w:ascii="Calibri" w:hAnsi="Calibri" w:cs="Calibri"/>
        </w:rPr>
        <w:t>[28]</w:t>
      </w:r>
      <w:r w:rsidRPr="00A861A8">
        <w:fldChar w:fldCharType="end"/>
      </w:r>
      <w:r w:rsidRPr="00A861A8">
        <w:t xml:space="preserve">. </w:t>
      </w:r>
      <w:commentRangeEnd w:id="34"/>
      <w:r w:rsidRPr="00A861A8">
        <w:rPr>
          <w:rStyle w:val="CommentReference"/>
        </w:rPr>
        <w:commentReference w:id="34"/>
      </w:r>
      <w:r w:rsidRPr="00A861A8">
        <w:t>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p>
    <w:p w14:paraId="47CDB9F0" w14:textId="77777777" w:rsidR="009D635D" w:rsidRDefault="009D635D" w:rsidP="009D635D">
      <w:pPr>
        <w:pStyle w:val="Heading2"/>
      </w:pPr>
      <w:r>
        <w:t>Identifying material property bounds</w:t>
      </w:r>
    </w:p>
    <w:p w14:paraId="3A62FEE9" w14:textId="77777777" w:rsidR="009D635D" w:rsidRPr="00A861A8" w:rsidRDefault="009D635D" w:rsidP="009D635D">
      <w:r w:rsidRPr="00A861A8">
        <w:t>To produce an accurate calibration using SMA-REACT, material parameter bounds must be estimated. We discuss how to derive estimates for transformation temperatures, stress-influence coefficients, and austenite elastic modulus from experimental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Pr="00135AC7">
        <w:rPr>
          <w:highlight w:val="yellow"/>
        </w:rPr>
        <w:t>(Add a sentence referencing the calibration figure)</w:t>
      </w:r>
    </w:p>
    <w:p w14:paraId="02D9F881" w14:textId="77777777" w:rsidR="009D635D" w:rsidRPr="00A861A8" w:rsidRDefault="009D635D" w:rsidP="009D635D">
      <w:r w:rsidRPr="00A861A8">
        <w:t xml:space="preserve">The most important property bounds are the transformation temperatures. </w:t>
      </w:r>
      <w:r>
        <w:rPr>
          <w:rStyle w:val="CommentReference"/>
        </w:rPr>
        <w:commentReference w:id="35"/>
      </w:r>
      <w:r w:rsidRPr="00135AC7">
        <w:t>Transformation temperatures for each tested stress level can be estimated via the tangent method or similar.</w:t>
      </w:r>
      <w:r w:rsidRPr="00A861A8">
        <w:t xml:space="preserve">  Zero-stress transformation temperatures can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Pr="00A861A8">
        <w:t>. Bounds for each transformation temperature are typically 10-20 K around each parameter (</w:t>
      </w:r>
      <w:r>
        <w:t>e.g.</w:t>
      </w:r>
      <w:r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Pr="00A861A8">
        <w:t xml:space="preserve"> of 150 K, the lower and upper bounds would be 130 K and 170 K, respectively).</w:t>
      </w:r>
    </w:p>
    <w:p w14:paraId="7F1F27C1" w14:textId="77777777" w:rsidR="009D635D" w:rsidRPr="00A861A8"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w:t>
      </w:r>
      <w:r w:rsidRPr="00A861A8">
        <w:lastRenderedPageBreak/>
        <w:t xml:space="preserve">transformation temperature with respect to stress (see Figure 3(b) in </w:t>
      </w:r>
      <w:r w:rsidRPr="00A861A8">
        <w:fldChar w:fldCharType="begin"/>
      </w:r>
      <w:r w:rsidRPr="00A861A8">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Pr="00A861A8">
        <w:rPr>
          <w:rFonts w:ascii="Calibri" w:hAnsi="Calibri" w:cs="Calibri"/>
        </w:rPr>
        <w:t>[28]</w:t>
      </w:r>
      <w:r w:rsidRPr="00A861A8">
        <w:fldChar w:fldCharType="end"/>
      </w:r>
      <w:r w:rsidRPr="00A861A8">
        <w:t>). The stress-influence coefficient bounds are then set to vary by 1 MPa/K in each direction</w:t>
      </w:r>
      <w:r w:rsidRPr="00A861A8">
        <w:rPr>
          <w:rStyle w:val="CommentReference"/>
        </w:rPr>
        <w:commentReference w:id="36"/>
      </w:r>
      <w:r w:rsidRPr="00A861A8">
        <w:t xml:space="preserve">. </w:t>
      </w:r>
    </w:p>
    <w:p w14:paraId="69450E79" w14:textId="77777777" w:rsidR="009D635D" w:rsidRPr="00A861A8" w:rsidRDefault="009D635D" w:rsidP="009D635D">
      <w:r w:rsidRPr="00A861A8">
        <w:t>Austenite elastic modulus can be estimated from constant-stress force cycling data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r>
            <m:rPr>
              <m:sty m:val="p"/>
            </m:rPr>
            <w:rPr>
              <w:rStyle w:val="CommentReference"/>
            </w:rPr>
            <w:commentReference w:id="37"/>
          </m:r>
          <m:r>
            <w:rPr>
              <w:rFonts w:ascii="Cambria Math" w:hAnsi="Cambria Math"/>
            </w:rPr>
            <m:t>,</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B864FE6">
            <wp:extent cx="5491897" cy="2551181"/>
            <wp:effectExtent l="0" t="0" r="0" b="1905"/>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51181"/>
                    </a:xfrm>
                    <a:prstGeom prst="rect">
                      <a:avLst/>
                    </a:prstGeom>
                  </pic:spPr>
                </pic:pic>
              </a:graphicData>
            </a:graphic>
          </wp:inline>
        </w:drawing>
      </w:r>
      <w:r>
        <w:rPr>
          <w:rStyle w:val="CommentReference"/>
        </w:rPr>
        <w:commentReference w:id="38"/>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77777777" w:rsidR="009D635D" w:rsidRPr="00135AC7"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th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commentRangeStart w:id="35"/>
      <w:commentRangeStart w:id="36"/>
      <w:commentRangeStart w:id="37"/>
      <w:commentRangeStart w:id="38"/>
      <w:commentRangeEnd w:id="35"/>
      <w:commentRangeEnd w:id="36"/>
      <w:commentRangeEnd w:id="37"/>
      <w:commentRangeEnd w:id="38"/>
    </w:p>
    <w:p w14:paraId="56AAC948" w14:textId="77777777" w:rsidR="009D635D" w:rsidRPr="00A861A8"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w:t>
      </w:r>
      <w:r>
        <w:rPr>
          <w:rStyle w:val="CommentReference"/>
        </w:rPr>
        <w:commentReference w:id="39"/>
      </w:r>
      <w:r w:rsidRPr="00A861A8">
        <w:t xml:space="preserve">Martensite elastic modulus is commonly lower than the austenite elastic modulus, so common practice entails setting a lower bound equal to one-half the estimated austenite value. Relatively low bounds for the </w:t>
      </w:r>
      <w:r>
        <w:t>thermal expansion coefficient</w:t>
      </w:r>
      <w:r w:rsidRPr="00A861A8">
        <w:t xml:space="preserve"> are suggested for preliminary calibratio</w:t>
      </w:r>
      <w:r>
        <w:t>n</w:t>
      </w:r>
      <w:r w:rsidRPr="00A861A8">
        <w:t xml:space="preserve">. As we will show in the next section, these bounds are commonly modified after a preliminary calibration. </w:t>
      </w:r>
    </w:p>
    <w:p w14:paraId="70F8B069" w14:textId="77777777" w:rsidR="009D635D" w:rsidRPr="00A861A8"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135AC7">
        <w:rPr>
          <w:highlight w:val="yellow"/>
        </w:rPr>
        <w:t>Equation ___</w:t>
      </w:r>
      <w:r>
        <w:t xml:space="preserve"> or Reference</w:t>
      </w:r>
      <w:r w:rsidRPr="00A861A8">
        <w:t xml:space="preserve"> </w:t>
      </w:r>
      <w:commentRangeStart w:id="39"/>
      <w:commentRangeEnd w:id="39"/>
      <w:r w:rsidRPr="00A861A8">
        <w:fldChar w:fldCharType="begin"/>
      </w:r>
      <w:r w:rsidR="002431B9">
        <w:instrText xml:space="preserve"> ADDIN ZOTERO_ITEM CSL_CITATION {"citationID":"EuCblkwA","properties":{"formattedCitation":"[3]","plainCitation":"[3]","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2431B9" w:rsidRPr="002431B9">
        <w:rPr>
          <w:rFonts w:ascii="Calibri" w:hAnsi="Calibri" w:cs="Calibri"/>
        </w:rPr>
        <w:t>[3]</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w:t>
      </w:r>
      <w:proofErr w:type="spellStart"/>
      <w:r w:rsidRPr="00A861A8">
        <w:t>anifests</w:t>
      </w:r>
      <w:proofErr w:type="spellEnd"/>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 Setting both of the aforementioned parameters to zero is indicative of a material that exhibits no two-way shape memory effect.</w:t>
      </w:r>
      <w:r>
        <w:rPr>
          <w:rStyle w:val="CommentReference"/>
        </w:rPr>
        <w:commentReference w:id="40"/>
      </w:r>
    </w:p>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77777777" w:rsidR="009D635D" w:rsidRPr="00A861A8" w:rsidRDefault="009D635D" w:rsidP="009D635D">
      <w:pPr>
        <w:pStyle w:val="Caption"/>
        <w:keepNext/>
      </w:pPr>
      <w:r w:rsidRPr="00A861A8">
        <w:t xml:space="preserve">Table </w:t>
      </w:r>
      <w:r w:rsidRPr="00A861A8">
        <w:fldChar w:fldCharType="begin"/>
      </w:r>
      <w:r w:rsidRPr="00A861A8">
        <w:instrText xml:space="preserve"> SEQ Table \* ARABIC </w:instrText>
      </w:r>
      <w:r w:rsidRPr="00A861A8">
        <w:fldChar w:fldCharType="separate"/>
      </w:r>
      <w:r w:rsidRPr="00A861A8">
        <w:rPr>
          <w:noProof/>
        </w:rPr>
        <w:t>2</w:t>
      </w:r>
      <w:r w:rsidRPr="00A861A8">
        <w:fldChar w:fldCharType="end"/>
      </w:r>
      <w:r w:rsidRPr="00A861A8">
        <w:t>: Common starting bounds for each Lagoudas constitutive mode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commentRangeStart w:id="40"/>
            <w:commentRangeStart w:id="41"/>
            <w:commentRangeEnd w:id="40"/>
            <w:r w:rsidRPr="00135AC7">
              <w:rPr>
                <w:b/>
                <w:bCs/>
                <w:sz w:val="20"/>
                <w:szCs w:val="20"/>
              </w:rPr>
              <w:t>Parameter</w:t>
            </w:r>
            <w:commentRangeEnd w:id="41"/>
            <w:r w:rsidRPr="00135AC7">
              <w:rPr>
                <w:rStyle w:val="CommentReference"/>
                <w:sz w:val="20"/>
                <w:szCs w:val="20"/>
              </w:rPr>
              <w:commentReference w:id="41"/>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9D635D"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9D635D"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9D635D"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9D635D"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9D635D"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9D635D"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9D635D"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9D635D"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9D635D"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9D635D"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77777777" w:rsidR="009D635D" w:rsidRPr="00A861A8"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levels of applied </w:t>
      </w:r>
      <w:commentRangeStart w:id="42"/>
      <w:r>
        <w:rPr>
          <w:iCs/>
        </w:rPr>
        <w:t>stress</w:t>
      </w:r>
      <w:commentRangeEnd w:id="42"/>
      <w:r>
        <w:rPr>
          <w:rStyle w:val="CommentReference"/>
        </w:rPr>
        <w:commentReference w:id="42"/>
      </w:r>
      <w:r w:rsidRPr="00A861A8">
        <w:rPr>
          <w:iCs/>
        </w:rPr>
        <w:t xml:space="preserve">. </w:t>
      </w:r>
    </w:p>
    <w:p w14:paraId="125A8009" w14:textId="77777777" w:rsidR="009D635D" w:rsidRPr="00A861A8" w:rsidRDefault="009D635D" w:rsidP="009D635D">
      <w:pPr>
        <w:rPr>
          <w:iCs/>
        </w:rPr>
      </w:pPr>
      <w:commentRangeStart w:id="43"/>
      <w:r w:rsidRPr="00A861A8">
        <w:t xml:space="preserve">Table 3 shows the calibration process; </w:t>
      </w:r>
      <w:commentRangeEnd w:id="43"/>
      <w:r>
        <w:rPr>
          <w:rStyle w:val="CommentReference"/>
        </w:rPr>
        <w:commentReference w:id="43"/>
      </w:r>
      <w:r w:rsidRPr="00A861A8">
        <w:t xml:space="preserve">the preliminary calibration obtained a mean squared error of 1.51% when compared to experiment.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roperties besides the transformation temperatures and smooth hardening coefficients were specified to be the previous optimized value. This final calibration further decreased the error between model prediction and experimental data to 1.30%.  </w:t>
      </w:r>
    </w:p>
    <w:p w14:paraId="34EE9357" w14:textId="77777777" w:rsidR="009D635D" w:rsidRPr="00A861A8" w:rsidRDefault="009D635D" w:rsidP="009D635D">
      <w:pPr>
        <w:pStyle w:val="Caption"/>
        <w:keepNext/>
      </w:pPr>
      <w:r w:rsidRPr="00A861A8">
        <w:t xml:space="preserve">Table </w:t>
      </w:r>
      <w:r w:rsidRPr="00A861A8">
        <w:fldChar w:fldCharType="begin"/>
      </w:r>
      <w:r w:rsidRPr="00A861A8">
        <w:instrText xml:space="preserve"> SEQ Table \* ARABIC </w:instrText>
      </w:r>
      <w:r w:rsidRPr="00A861A8">
        <w:fldChar w:fldCharType="separate"/>
      </w:r>
      <w:r w:rsidRPr="00A861A8">
        <w:rPr>
          <w:noProof/>
        </w:rPr>
        <w:t>3</w:t>
      </w:r>
      <w:r w:rsidRPr="00A861A8">
        <w:rPr>
          <w:noProof/>
        </w:rPr>
        <w:fldChar w:fldCharType="end"/>
      </w:r>
      <w:r w:rsidRPr="00A861A8">
        <w:t>: Estimating bounds via simple rules allows the optimization enables a calibration within 2% error. SMA-REACT enables quick parameter tuning to further improve the calibration.</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lastRenderedPageBreak/>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77777777" w:rsidR="009D635D" w:rsidRPr="00A861A8" w:rsidRDefault="009D635D" w:rsidP="009D635D">
      <w:pPr>
        <w:pStyle w:val="Caption"/>
      </w:pPr>
      <w:r w:rsidRPr="00A861A8">
        <w:t>Figure 5: Evolution of selected model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44"/>
      <w:commentRangeStart w:id="45"/>
      <w:commentRangeStart w:id="46"/>
      <w:commentRangeStart w:id="47"/>
      <w:r w:rsidRPr="00A861A8">
        <w:rPr>
          <w:noProof/>
        </w:rPr>
        <w:lastRenderedPageBreak/>
        <w:drawing>
          <wp:inline distT="0" distB="0" distL="0" distR="0" wp14:anchorId="70262F88" wp14:editId="03FA639B">
            <wp:extent cx="5486411" cy="3200406"/>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44"/>
      <w:r w:rsidRPr="00A861A8">
        <w:rPr>
          <w:rStyle w:val="CommentReference"/>
        </w:rPr>
        <w:commentReference w:id="44"/>
      </w:r>
      <w:commentRangeEnd w:id="45"/>
      <w:r w:rsidRPr="00A861A8">
        <w:rPr>
          <w:rStyle w:val="CommentReference"/>
        </w:rPr>
        <w:commentReference w:id="45"/>
      </w:r>
      <w:commentRangeEnd w:id="46"/>
      <w:r w:rsidRPr="00A861A8">
        <w:rPr>
          <w:rStyle w:val="CommentReference"/>
        </w:rPr>
        <w:commentReference w:id="46"/>
      </w:r>
      <w:commentRangeEnd w:id="47"/>
      <w:r>
        <w:rPr>
          <w:rStyle w:val="CommentReference"/>
        </w:rPr>
        <w:commentReference w:id="47"/>
      </w:r>
    </w:p>
    <w:p w14:paraId="0C10CB29" w14:textId="77777777" w:rsidR="009D635D" w:rsidRPr="00A861A8" w:rsidRDefault="009D635D" w:rsidP="009D635D">
      <w:pPr>
        <w:pStyle w:val="Caption"/>
      </w:pPr>
      <w:r w:rsidRPr="00A861A8">
        <w:t>Figure 6: The final calibration agrees with the experimental data to within 1.30% mean squared error.</w:t>
      </w:r>
    </w:p>
    <w:p w14:paraId="7B4E8E60" w14:textId="77777777"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commentRangeStart w:id="48"/>
      <w:r w:rsidRPr="00A861A8">
        <w:t xml:space="preserve">Transformation temperatures show good agreement at low levels of applied stress. At higher </w:t>
      </w:r>
      <w:r>
        <w:t>applied stress levels</w:t>
      </w:r>
      <w:r w:rsidRPr="00A861A8">
        <w:t xml:space="preserve">, the model-predicted transformation overshoots the experimental data and predicts a smaller hysteresis. This is because the transformation temperatures are not a linear function of stress (i.e., the stress-influence coefficients are not constant, see </w:t>
      </w:r>
      <w:r>
        <w:t>Fi</w:t>
      </w:r>
      <w:r w:rsidRPr="00A861A8">
        <w:t xml:space="preserve">gure 3b in Bigelow </w:t>
      </w:r>
      <w:r w:rsidRPr="00A861A8">
        <w:fldChar w:fldCharType="begin"/>
      </w:r>
      <w:r w:rsidRPr="00A861A8">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Pr="00A861A8">
        <w:rPr>
          <w:rFonts w:ascii="Calibri" w:hAnsi="Calibri" w:cs="Calibri"/>
        </w:rPr>
        <w:t>[28]</w:t>
      </w:r>
      <w:r w:rsidRPr="00A861A8">
        <w:fldChar w:fldCharType="end"/>
      </w:r>
      <w:r w:rsidRPr="00A861A8">
        <w:t xml:space="preserve">), and because the smoothness of transformation initiation is not constant with stress (compare the 100 MPa transformation into austenite with the analogous location at 300 MPa). </w:t>
      </w:r>
      <w:commentRangeEnd w:id="48"/>
      <w:r>
        <w:rPr>
          <w:rStyle w:val="CommentReference"/>
        </w:rPr>
        <w:commentReference w:id="48"/>
      </w:r>
      <w:r w:rsidRPr="00A861A8">
        <w:t xml:space="preserve">T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This could be better fit at the relevant stresses by biasing the solution to prioritize fitting certain stress levels (see </w:t>
      </w:r>
      <w:r w:rsidRPr="00A861A8">
        <w:fldChar w:fldCharType="begin"/>
      </w:r>
      <w:r w:rsidRPr="00A861A8">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Pr="00A861A8">
        <w:rPr>
          <w:rFonts w:ascii="Calibri" w:hAnsi="Calibri" w:cs="Calibri"/>
        </w:rPr>
        <w:t>[23]</w:t>
      </w:r>
      <w:r w:rsidRPr="00A861A8">
        <w:fldChar w:fldCharType="end"/>
      </w:r>
      <w:r w:rsidRPr="00A861A8">
        <w:t xml:space="preserve">) or by calibrating the model at the stress levels that matter most. </w:t>
      </w:r>
    </w:p>
    <w:p w14:paraId="0FB8F8B5" w14:textId="77777777"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w:t>
      </w:r>
      <w:r w:rsidRPr="00A861A8">
        <w:lastRenderedPageBreak/>
        <w:t xml:space="preserve">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2EECFBC2" w14:textId="77777777"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Pr="00A861A8">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Pr="00A861A8">
        <w:rPr>
          <w:rFonts w:ascii="Calibri" w:hAnsi="Calibri" w:cs="Calibri"/>
        </w:rPr>
        <w:t>[29]</w:t>
      </w:r>
      <w:r w:rsidRPr="00A861A8">
        <w:fldChar w:fldCharType="end"/>
      </w:r>
      <w:r w:rsidRPr="00A861A8">
        <w:t xml:space="preserve">), alternative constitutive models </w:t>
      </w:r>
      <w:r w:rsidRPr="00A861A8">
        <w:fldChar w:fldCharType="begin"/>
      </w:r>
      <w:r w:rsidR="002431B9">
        <w:instrText xml:space="preserve"> ADDIN ZOTERO_ITEM CSL_CITATION {"citationID":"uDlWj72p","properties":{"formattedCitation":"[4], [30], [31], [32]","plainCitation":"[4],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2431B9" w:rsidRPr="002431B9">
        <w:rPr>
          <w:rFonts w:ascii="Calibri" w:hAnsi="Calibri" w:cs="Calibri"/>
        </w:rPr>
        <w:t>[4], [30], [31], [32]</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2431B9">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2431B9" w:rsidRPr="002431B9">
        <w:rPr>
          <w:rFonts w:ascii="Calibri" w:hAnsi="Calibri" w:cs="Calibri"/>
        </w:rPr>
        <w:t>[11]</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455F9CBA" w14:textId="77777777" w:rsidR="002431B9" w:rsidRPr="002431B9" w:rsidRDefault="002431B9" w:rsidP="002431B9">
      <w:pPr>
        <w:pStyle w:val="Bibliography"/>
        <w:rPr>
          <w:rFonts w:ascii="Calibri" w:hAnsi="Calibri" w:cs="Calibri"/>
        </w:rPr>
      </w:pPr>
      <w:r>
        <w:fldChar w:fldCharType="begin"/>
      </w:r>
      <w:r>
        <w:instrText xml:space="preserve"> ADDIN ZOTERO_BIBL {"uncited":[],"omitted":[],"custom":[]} CSL_BIBLIOGRAPHY </w:instrText>
      </w:r>
      <w:r>
        <w:fldChar w:fldCharType="separate"/>
      </w:r>
      <w:r w:rsidRPr="002431B9">
        <w:rPr>
          <w:rFonts w:ascii="Calibri" w:hAnsi="Calibri" w:cs="Calibri"/>
        </w:rPr>
        <w:t>[1]</w:t>
      </w:r>
      <w:r w:rsidRPr="002431B9">
        <w:rPr>
          <w:rFonts w:ascii="Calibri" w:hAnsi="Calibri" w:cs="Calibri"/>
        </w:rPr>
        <w:tab/>
        <w:t xml:space="preserve">J. M. Jani, M. Leary, A. Subic, and M. A. Gibson, “A review of shape memory alloy research, applications and opportunities,” </w:t>
      </w:r>
      <w:r w:rsidRPr="002431B9">
        <w:rPr>
          <w:rFonts w:ascii="Calibri" w:hAnsi="Calibri" w:cs="Calibri"/>
          <w:i/>
          <w:iCs/>
        </w:rPr>
        <w:t>Mater. Des.</w:t>
      </w:r>
      <w:r w:rsidRPr="002431B9">
        <w:rPr>
          <w:rFonts w:ascii="Calibri" w:hAnsi="Calibri" w:cs="Calibri"/>
        </w:rPr>
        <w:t xml:space="preserve">, vol. 56, pp. 1078–1113, 2014, </w:t>
      </w:r>
      <w:proofErr w:type="spellStart"/>
      <w:r w:rsidRPr="002431B9">
        <w:rPr>
          <w:rFonts w:ascii="Calibri" w:hAnsi="Calibri" w:cs="Calibri"/>
        </w:rPr>
        <w:t>doi</w:t>
      </w:r>
      <w:proofErr w:type="spellEnd"/>
      <w:r w:rsidRPr="002431B9">
        <w:rPr>
          <w:rFonts w:ascii="Calibri" w:hAnsi="Calibri" w:cs="Calibri"/>
        </w:rPr>
        <w:t>: 10.1016/j.matdes.2013.11.084.</w:t>
      </w:r>
    </w:p>
    <w:p w14:paraId="000C603E" w14:textId="77777777" w:rsidR="002431B9" w:rsidRPr="002431B9" w:rsidRDefault="002431B9" w:rsidP="002431B9">
      <w:pPr>
        <w:pStyle w:val="Bibliography"/>
        <w:rPr>
          <w:rFonts w:ascii="Calibri" w:hAnsi="Calibri" w:cs="Calibri"/>
        </w:rPr>
      </w:pPr>
      <w:r w:rsidRPr="002431B9">
        <w:rPr>
          <w:rFonts w:ascii="Calibri" w:hAnsi="Calibri" w:cs="Calibri"/>
        </w:rPr>
        <w:t>[2]</w:t>
      </w:r>
      <w:r w:rsidRPr="002431B9">
        <w:rPr>
          <w:rFonts w:ascii="Calibri" w:hAnsi="Calibri" w:cs="Calibri"/>
        </w:rPr>
        <w:tab/>
        <w:t xml:space="preserve">M. </w:t>
      </w:r>
      <w:proofErr w:type="spellStart"/>
      <w:r w:rsidRPr="002431B9">
        <w:rPr>
          <w:rFonts w:ascii="Calibri" w:hAnsi="Calibri" w:cs="Calibri"/>
        </w:rPr>
        <w:t>Elahinia</w:t>
      </w:r>
      <w:proofErr w:type="spellEnd"/>
      <w:r w:rsidRPr="002431B9">
        <w:rPr>
          <w:rFonts w:ascii="Calibri" w:hAnsi="Calibri" w:cs="Calibri"/>
        </w:rPr>
        <w:t xml:space="preserve">, M. Nematollahi, K. S. Baghbaderani, A. Nespoli, and F. </w:t>
      </w:r>
      <w:proofErr w:type="spellStart"/>
      <w:r w:rsidRPr="002431B9">
        <w:rPr>
          <w:rFonts w:ascii="Calibri" w:hAnsi="Calibri" w:cs="Calibri"/>
        </w:rPr>
        <w:t>Stortiero</w:t>
      </w:r>
      <w:proofErr w:type="spellEnd"/>
      <w:r w:rsidRPr="002431B9">
        <w:rPr>
          <w:rFonts w:ascii="Calibri" w:hAnsi="Calibri" w:cs="Calibri"/>
        </w:rPr>
        <w:t xml:space="preserve">, “Chapter 6 - Manufacturing of shape memory alloys,” in </w:t>
      </w:r>
      <w:r w:rsidRPr="002431B9">
        <w:rPr>
          <w:rFonts w:ascii="Calibri" w:hAnsi="Calibri" w:cs="Calibri"/>
          <w:i/>
          <w:iCs/>
        </w:rPr>
        <w:t>Shape Memory Alloy Engineering (Second Edition)</w:t>
      </w:r>
      <w:r w:rsidRPr="002431B9">
        <w:rPr>
          <w:rFonts w:ascii="Calibri" w:hAnsi="Calibri" w:cs="Calibri"/>
        </w:rPr>
        <w:t xml:space="preserve">, A. Concilio, V. Antonucci, F. Auricchio, L. Lecce, and E. Sacco, Eds., Boston: Butterworth-Heinemann, 2021, pp. 165–193. </w:t>
      </w:r>
      <w:proofErr w:type="spellStart"/>
      <w:r w:rsidRPr="002431B9">
        <w:rPr>
          <w:rFonts w:ascii="Calibri" w:hAnsi="Calibri" w:cs="Calibri"/>
        </w:rPr>
        <w:t>doi</w:t>
      </w:r>
      <w:proofErr w:type="spellEnd"/>
      <w:r w:rsidRPr="002431B9">
        <w:rPr>
          <w:rFonts w:ascii="Calibri" w:hAnsi="Calibri" w:cs="Calibri"/>
        </w:rPr>
        <w:t>: 10.1016/B978-0-12-819264-1.00006-6.</w:t>
      </w:r>
    </w:p>
    <w:p w14:paraId="75D4E7BD" w14:textId="77777777" w:rsidR="002431B9" w:rsidRPr="002431B9" w:rsidRDefault="002431B9" w:rsidP="002431B9">
      <w:pPr>
        <w:pStyle w:val="Bibliography"/>
        <w:rPr>
          <w:rFonts w:ascii="Calibri" w:hAnsi="Calibri" w:cs="Calibri"/>
        </w:rPr>
      </w:pPr>
      <w:r w:rsidRPr="002431B9">
        <w:rPr>
          <w:rFonts w:ascii="Calibri" w:hAnsi="Calibri" w:cs="Calibri"/>
        </w:rPr>
        <w:t>[3]</w:t>
      </w:r>
      <w:r w:rsidRPr="002431B9">
        <w:rPr>
          <w:rFonts w:ascii="Calibri" w:hAnsi="Calibri" w:cs="Calibri"/>
        </w:rPr>
        <w:tab/>
        <w:t xml:space="preserve">D. Lagoudas, D. Hartl, Y. </w:t>
      </w:r>
      <w:proofErr w:type="spellStart"/>
      <w:r w:rsidRPr="002431B9">
        <w:rPr>
          <w:rFonts w:ascii="Calibri" w:hAnsi="Calibri" w:cs="Calibri"/>
        </w:rPr>
        <w:t>Chemisky</w:t>
      </w:r>
      <w:proofErr w:type="spellEnd"/>
      <w:r w:rsidRPr="002431B9">
        <w:rPr>
          <w:rFonts w:ascii="Calibri" w:hAnsi="Calibri" w:cs="Calibri"/>
        </w:rPr>
        <w:t xml:space="preserve">, L. Machado, and P. Popov, “Constitutive Model for the Numerical Analysis of Phase Transformation in Polycrystalline Shape Memory Alloys,” </w:t>
      </w:r>
      <w:r w:rsidRPr="002431B9">
        <w:rPr>
          <w:rFonts w:ascii="Calibri" w:hAnsi="Calibri" w:cs="Calibri"/>
          <w:i/>
          <w:iCs/>
        </w:rPr>
        <w:t>Int. J. Plast.</w:t>
      </w:r>
      <w:r w:rsidRPr="002431B9">
        <w:rPr>
          <w:rFonts w:ascii="Calibri" w:hAnsi="Calibri" w:cs="Calibri"/>
        </w:rPr>
        <w:t>, vol. 32–33, pp. 155–183, 2012.</w:t>
      </w:r>
    </w:p>
    <w:p w14:paraId="03CB26DD" w14:textId="77777777" w:rsidR="002431B9" w:rsidRPr="002431B9" w:rsidRDefault="002431B9" w:rsidP="002431B9">
      <w:pPr>
        <w:pStyle w:val="Bibliography"/>
        <w:rPr>
          <w:rFonts w:ascii="Calibri" w:hAnsi="Calibri" w:cs="Calibri"/>
        </w:rPr>
      </w:pPr>
      <w:r w:rsidRPr="002431B9">
        <w:rPr>
          <w:rFonts w:ascii="Calibri" w:hAnsi="Calibri" w:cs="Calibri"/>
        </w:rPr>
        <w:t>[4]</w:t>
      </w:r>
      <w:r w:rsidRPr="002431B9">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2431B9">
        <w:rPr>
          <w:rFonts w:ascii="Calibri" w:hAnsi="Calibri" w:cs="Calibri"/>
          <w:i/>
          <w:iCs/>
        </w:rPr>
        <w:t xml:space="preserve">J. </w:t>
      </w:r>
      <w:proofErr w:type="spellStart"/>
      <w:r w:rsidRPr="002431B9">
        <w:rPr>
          <w:rFonts w:ascii="Calibri" w:hAnsi="Calibri" w:cs="Calibri"/>
          <w:i/>
          <w:iCs/>
        </w:rPr>
        <w:t>Intell</w:t>
      </w:r>
      <w:proofErr w:type="spellEnd"/>
      <w:r w:rsidRPr="002431B9">
        <w:rPr>
          <w:rFonts w:ascii="Calibri" w:hAnsi="Calibri" w:cs="Calibri"/>
          <w:i/>
          <w:iCs/>
        </w:rPr>
        <w:t>. Mater. Syst. Struct.</w:t>
      </w:r>
      <w:r w:rsidRPr="002431B9">
        <w:rPr>
          <w:rFonts w:ascii="Calibri" w:hAnsi="Calibri" w:cs="Calibri"/>
        </w:rPr>
        <w:t>, vol. 4, pp. 229–242, 1993.</w:t>
      </w:r>
    </w:p>
    <w:p w14:paraId="239EAE73" w14:textId="77777777" w:rsidR="002431B9" w:rsidRPr="002431B9" w:rsidRDefault="002431B9" w:rsidP="002431B9">
      <w:pPr>
        <w:pStyle w:val="Bibliography"/>
        <w:rPr>
          <w:rFonts w:ascii="Calibri" w:hAnsi="Calibri" w:cs="Calibri"/>
        </w:rPr>
      </w:pPr>
      <w:r w:rsidRPr="002431B9">
        <w:rPr>
          <w:rFonts w:ascii="Calibri" w:hAnsi="Calibri" w:cs="Calibri"/>
        </w:rPr>
        <w:t>[5]</w:t>
      </w:r>
      <w:r w:rsidRPr="002431B9">
        <w:rPr>
          <w:rFonts w:ascii="Calibri" w:hAnsi="Calibri" w:cs="Calibri"/>
        </w:rPr>
        <w:tab/>
        <w:t xml:space="preserve">W. Trehern, R. Ortiz-Ayala, K. C. Atli, R. Arroyave, and I. Karaman, “Data-driven shape memory alloy discovery using Artificial Intelligence Materials Selection (AIMS) framework,” </w:t>
      </w:r>
      <w:r w:rsidRPr="002431B9">
        <w:rPr>
          <w:rFonts w:ascii="Calibri" w:hAnsi="Calibri" w:cs="Calibri"/>
          <w:i/>
          <w:iCs/>
        </w:rPr>
        <w:t>Acta Mater.</w:t>
      </w:r>
      <w:r w:rsidRPr="002431B9">
        <w:rPr>
          <w:rFonts w:ascii="Calibri" w:hAnsi="Calibri" w:cs="Calibri"/>
        </w:rPr>
        <w:t xml:space="preserve">, vol. 228, p. 117751, Apr. 2022, </w:t>
      </w:r>
      <w:proofErr w:type="spellStart"/>
      <w:r w:rsidRPr="002431B9">
        <w:rPr>
          <w:rFonts w:ascii="Calibri" w:hAnsi="Calibri" w:cs="Calibri"/>
        </w:rPr>
        <w:t>doi</w:t>
      </w:r>
      <w:proofErr w:type="spellEnd"/>
      <w:r w:rsidRPr="002431B9">
        <w:rPr>
          <w:rFonts w:ascii="Calibri" w:hAnsi="Calibri" w:cs="Calibri"/>
        </w:rPr>
        <w:t>: 10.1016/j.actamat.2022.117751.</w:t>
      </w:r>
    </w:p>
    <w:p w14:paraId="1997342B" w14:textId="77777777" w:rsidR="002431B9" w:rsidRPr="002431B9" w:rsidRDefault="002431B9" w:rsidP="002431B9">
      <w:pPr>
        <w:pStyle w:val="Bibliography"/>
        <w:rPr>
          <w:rFonts w:ascii="Calibri" w:hAnsi="Calibri" w:cs="Calibri"/>
        </w:rPr>
      </w:pPr>
      <w:r w:rsidRPr="002431B9">
        <w:rPr>
          <w:rFonts w:ascii="Calibri" w:hAnsi="Calibri" w:cs="Calibri"/>
        </w:rPr>
        <w:t>[6]</w:t>
      </w:r>
      <w:r w:rsidRPr="002431B9">
        <w:rPr>
          <w:rFonts w:ascii="Calibri" w:hAnsi="Calibri" w:cs="Calibri"/>
        </w:rPr>
        <w:tab/>
        <w:t xml:space="preserve">A. </w:t>
      </w:r>
      <w:proofErr w:type="spellStart"/>
      <w:r w:rsidRPr="002431B9">
        <w:rPr>
          <w:rFonts w:ascii="Calibri" w:hAnsi="Calibri" w:cs="Calibri"/>
        </w:rPr>
        <w:t>Demblon</w:t>
      </w:r>
      <w:proofErr w:type="spellEnd"/>
      <w:r w:rsidRPr="002431B9">
        <w:rPr>
          <w:rFonts w:ascii="Calibri" w:hAnsi="Calibri" w:cs="Calibri"/>
        </w:rPr>
        <w:t xml:space="preserve">, J. H. Mabe, and I. Karaman, “Compositional effects on strain-controlled actuation fatigue of </w:t>
      </w:r>
      <w:proofErr w:type="spellStart"/>
      <w:r w:rsidRPr="002431B9">
        <w:rPr>
          <w:rFonts w:ascii="Calibri" w:hAnsi="Calibri" w:cs="Calibri"/>
        </w:rPr>
        <w:t>NiTiHf</w:t>
      </w:r>
      <w:proofErr w:type="spellEnd"/>
      <w:r w:rsidRPr="002431B9">
        <w:rPr>
          <w:rFonts w:ascii="Calibri" w:hAnsi="Calibri" w:cs="Calibri"/>
        </w:rPr>
        <w:t xml:space="preserve"> high temperature shape memory alloys,” </w:t>
      </w:r>
      <w:r w:rsidRPr="002431B9">
        <w:rPr>
          <w:rFonts w:ascii="Calibri" w:hAnsi="Calibri" w:cs="Calibri"/>
          <w:i/>
          <w:iCs/>
        </w:rPr>
        <w:t>Scr. Mater.</w:t>
      </w:r>
      <w:r w:rsidRPr="002431B9">
        <w:rPr>
          <w:rFonts w:ascii="Calibri" w:hAnsi="Calibri" w:cs="Calibri"/>
        </w:rPr>
        <w:t xml:space="preserve">, vol. 242, p. 115904, Mar. 2024, </w:t>
      </w:r>
      <w:proofErr w:type="spellStart"/>
      <w:r w:rsidRPr="002431B9">
        <w:rPr>
          <w:rFonts w:ascii="Calibri" w:hAnsi="Calibri" w:cs="Calibri"/>
        </w:rPr>
        <w:t>doi</w:t>
      </w:r>
      <w:proofErr w:type="spellEnd"/>
      <w:r w:rsidRPr="002431B9">
        <w:rPr>
          <w:rFonts w:ascii="Calibri" w:hAnsi="Calibri" w:cs="Calibri"/>
        </w:rPr>
        <w:t>: 10.1016/j.scriptamat.2023.115904.</w:t>
      </w:r>
    </w:p>
    <w:p w14:paraId="58B9068C" w14:textId="77777777" w:rsidR="002431B9" w:rsidRPr="002431B9" w:rsidRDefault="002431B9" w:rsidP="002431B9">
      <w:pPr>
        <w:pStyle w:val="Bibliography"/>
        <w:rPr>
          <w:rFonts w:ascii="Calibri" w:hAnsi="Calibri" w:cs="Calibri"/>
        </w:rPr>
      </w:pPr>
      <w:r w:rsidRPr="002431B9">
        <w:rPr>
          <w:rFonts w:ascii="Calibri" w:hAnsi="Calibri" w:cs="Calibri"/>
        </w:rPr>
        <w:t>[7]</w:t>
      </w:r>
      <w:r w:rsidRPr="002431B9">
        <w:rPr>
          <w:rFonts w:ascii="Calibri" w:hAnsi="Calibri" w:cs="Calibri"/>
        </w:rPr>
        <w:tab/>
        <w:t xml:space="preserve">S. J. </w:t>
      </w:r>
      <w:proofErr w:type="spellStart"/>
      <w:r w:rsidRPr="002431B9">
        <w:rPr>
          <w:rFonts w:ascii="Calibri" w:hAnsi="Calibri" w:cs="Calibri"/>
        </w:rPr>
        <w:t>Honrao</w:t>
      </w:r>
      <w:proofErr w:type="spellEnd"/>
      <w:r w:rsidRPr="002431B9">
        <w:rPr>
          <w:rFonts w:ascii="Calibri" w:hAnsi="Calibri" w:cs="Calibri"/>
        </w:rPr>
        <w:t xml:space="preserve">, O. </w:t>
      </w:r>
      <w:proofErr w:type="spellStart"/>
      <w:r w:rsidRPr="002431B9">
        <w:rPr>
          <w:rFonts w:ascii="Calibri" w:hAnsi="Calibri" w:cs="Calibri"/>
        </w:rPr>
        <w:t>Benafan</w:t>
      </w:r>
      <w:proofErr w:type="spellEnd"/>
      <w:r w:rsidRPr="002431B9">
        <w:rPr>
          <w:rFonts w:ascii="Calibri" w:hAnsi="Calibri" w:cs="Calibri"/>
        </w:rPr>
        <w:t xml:space="preserve">, and J. W. Lawson, “Data-Driven Study of Shape Memory Behavior of Multi-Component Ni–Ti Alloys in Large Compositional and Processing Space,” </w:t>
      </w:r>
      <w:r w:rsidRPr="002431B9">
        <w:rPr>
          <w:rFonts w:ascii="Calibri" w:hAnsi="Calibri" w:cs="Calibri"/>
          <w:i/>
          <w:iCs/>
        </w:rPr>
        <w:t>Shape Mem. Superelasticity</w:t>
      </w:r>
      <w:r w:rsidRPr="002431B9">
        <w:rPr>
          <w:rFonts w:ascii="Calibri" w:hAnsi="Calibri" w:cs="Calibri"/>
        </w:rPr>
        <w:t xml:space="preserve">, vol. 9, no. 1, pp. 144–155, Mar. 2023, </w:t>
      </w:r>
      <w:proofErr w:type="spellStart"/>
      <w:r w:rsidRPr="002431B9">
        <w:rPr>
          <w:rFonts w:ascii="Calibri" w:hAnsi="Calibri" w:cs="Calibri"/>
        </w:rPr>
        <w:t>doi</w:t>
      </w:r>
      <w:proofErr w:type="spellEnd"/>
      <w:r w:rsidRPr="002431B9">
        <w:rPr>
          <w:rFonts w:ascii="Calibri" w:hAnsi="Calibri" w:cs="Calibri"/>
        </w:rPr>
        <w:t>: 10.1007/s40830-022-00405-x.</w:t>
      </w:r>
    </w:p>
    <w:p w14:paraId="4D3D1A27" w14:textId="77777777" w:rsidR="002431B9" w:rsidRPr="002431B9" w:rsidRDefault="002431B9" w:rsidP="002431B9">
      <w:pPr>
        <w:pStyle w:val="Bibliography"/>
        <w:rPr>
          <w:rFonts w:ascii="Calibri" w:hAnsi="Calibri" w:cs="Calibri"/>
        </w:rPr>
      </w:pPr>
      <w:r w:rsidRPr="002431B9">
        <w:rPr>
          <w:rFonts w:ascii="Calibri" w:hAnsi="Calibri" w:cs="Calibri"/>
        </w:rPr>
        <w:t>[8]</w:t>
      </w:r>
      <w:r w:rsidRPr="002431B9">
        <w:rPr>
          <w:rFonts w:ascii="Calibri" w:hAnsi="Calibri" w:cs="Calibri"/>
        </w:rPr>
        <w:tab/>
        <w:t xml:space="preserve">M. C. Kuner, A. A. </w:t>
      </w:r>
      <w:proofErr w:type="spellStart"/>
      <w:r w:rsidRPr="002431B9">
        <w:rPr>
          <w:rFonts w:ascii="Calibri" w:hAnsi="Calibri" w:cs="Calibri"/>
        </w:rPr>
        <w:t>Karakalas</w:t>
      </w:r>
      <w:proofErr w:type="spellEnd"/>
      <w:r w:rsidRPr="002431B9">
        <w:rPr>
          <w:rFonts w:ascii="Calibri" w:hAnsi="Calibri" w:cs="Calibri"/>
        </w:rPr>
        <w:t xml:space="preserve">, and D. C. Lagoudas, “ASMADA—A tool for automatic analysis of shape memory alloy thermal cycling data under constant stress,” </w:t>
      </w:r>
      <w:r w:rsidRPr="002431B9">
        <w:rPr>
          <w:rFonts w:ascii="Calibri" w:hAnsi="Calibri" w:cs="Calibri"/>
          <w:i/>
          <w:iCs/>
        </w:rPr>
        <w:t>Smart Mater. Struct.</w:t>
      </w:r>
      <w:r w:rsidRPr="002431B9">
        <w:rPr>
          <w:rFonts w:ascii="Calibri" w:hAnsi="Calibri" w:cs="Calibri"/>
        </w:rPr>
        <w:t>, vol. 30, no. 12, p. 125003, 2021.</w:t>
      </w:r>
    </w:p>
    <w:p w14:paraId="3C211639" w14:textId="77777777" w:rsidR="002431B9" w:rsidRPr="002431B9" w:rsidRDefault="002431B9" w:rsidP="002431B9">
      <w:pPr>
        <w:pStyle w:val="Bibliography"/>
        <w:rPr>
          <w:rFonts w:ascii="Calibri" w:hAnsi="Calibri" w:cs="Calibri"/>
        </w:rPr>
      </w:pPr>
      <w:r w:rsidRPr="002431B9">
        <w:rPr>
          <w:rFonts w:ascii="Calibri" w:hAnsi="Calibri" w:cs="Calibri"/>
        </w:rPr>
        <w:lastRenderedPageBreak/>
        <w:t>[9]</w:t>
      </w:r>
      <w:r w:rsidRPr="002431B9">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5C5E4A31" w14:textId="77777777" w:rsidR="002431B9" w:rsidRPr="002431B9" w:rsidRDefault="002431B9" w:rsidP="002431B9">
      <w:pPr>
        <w:pStyle w:val="Bibliography"/>
        <w:rPr>
          <w:rFonts w:ascii="Calibri" w:hAnsi="Calibri" w:cs="Calibri"/>
        </w:rPr>
      </w:pPr>
      <w:r w:rsidRPr="002431B9">
        <w:rPr>
          <w:rFonts w:ascii="Calibri" w:hAnsi="Calibri" w:cs="Calibri"/>
        </w:rPr>
        <w:t>[10]</w:t>
      </w:r>
      <w:r w:rsidRPr="002431B9">
        <w:rPr>
          <w:rFonts w:ascii="Calibri" w:hAnsi="Calibri" w:cs="Calibri"/>
        </w:rPr>
        <w:tab/>
        <w:t xml:space="preserve">D. E. Nicholson </w:t>
      </w:r>
      <w:r w:rsidRPr="002431B9">
        <w:rPr>
          <w:rFonts w:ascii="Calibri" w:hAnsi="Calibri" w:cs="Calibri"/>
          <w:i/>
          <w:iCs/>
        </w:rPr>
        <w:t>et al.</w:t>
      </w:r>
      <w:r w:rsidRPr="002431B9">
        <w:rPr>
          <w:rFonts w:ascii="Calibri" w:hAnsi="Calibri" w:cs="Calibri"/>
        </w:rPr>
        <w:t xml:space="preserve">, “Standardization of Shape Memory Alloys from Material to Actuator,” </w:t>
      </w:r>
      <w:r w:rsidRPr="002431B9">
        <w:rPr>
          <w:rFonts w:ascii="Calibri" w:hAnsi="Calibri" w:cs="Calibri"/>
          <w:i/>
          <w:iCs/>
        </w:rPr>
        <w:t>Shape Mem. Superelasticity</w:t>
      </w:r>
      <w:r w:rsidRPr="002431B9">
        <w:rPr>
          <w:rFonts w:ascii="Calibri" w:hAnsi="Calibri" w:cs="Calibri"/>
        </w:rPr>
        <w:t xml:space="preserve">, vol. 9, no. 2, pp. 353–363, Jun. 2023, </w:t>
      </w:r>
      <w:proofErr w:type="spellStart"/>
      <w:r w:rsidRPr="002431B9">
        <w:rPr>
          <w:rFonts w:ascii="Calibri" w:hAnsi="Calibri" w:cs="Calibri"/>
        </w:rPr>
        <w:t>doi</w:t>
      </w:r>
      <w:proofErr w:type="spellEnd"/>
      <w:r w:rsidRPr="002431B9">
        <w:rPr>
          <w:rFonts w:ascii="Calibri" w:hAnsi="Calibri" w:cs="Calibri"/>
        </w:rPr>
        <w:t>: 10.1007/s40830-023-00431-3.</w:t>
      </w:r>
    </w:p>
    <w:p w14:paraId="28513090" w14:textId="77777777" w:rsidR="002431B9" w:rsidRPr="002431B9" w:rsidRDefault="002431B9" w:rsidP="002431B9">
      <w:pPr>
        <w:pStyle w:val="Bibliography"/>
        <w:rPr>
          <w:rFonts w:ascii="Calibri" w:hAnsi="Calibri" w:cs="Calibri"/>
        </w:rPr>
      </w:pPr>
      <w:r w:rsidRPr="002431B9">
        <w:rPr>
          <w:rFonts w:ascii="Calibri" w:hAnsi="Calibri" w:cs="Calibri"/>
        </w:rPr>
        <w:t>[11]</w:t>
      </w:r>
      <w:r w:rsidRPr="002431B9">
        <w:rPr>
          <w:rFonts w:ascii="Calibri" w:hAnsi="Calibri" w:cs="Calibri"/>
        </w:rPr>
        <w:tab/>
        <w:t xml:space="preserve">O. </w:t>
      </w:r>
      <w:proofErr w:type="spellStart"/>
      <w:r w:rsidRPr="002431B9">
        <w:rPr>
          <w:rFonts w:ascii="Calibri" w:hAnsi="Calibri" w:cs="Calibri"/>
        </w:rPr>
        <w:t>Benafan</w:t>
      </w:r>
      <w:proofErr w:type="spellEnd"/>
      <w:r w:rsidRPr="002431B9">
        <w:rPr>
          <w:rFonts w:ascii="Calibri" w:hAnsi="Calibri" w:cs="Calibri"/>
        </w:rPr>
        <w:t xml:space="preserve">, G. S. Bigelow, and A. W. Young, “Shape Memory Materials Database Tool—A Compendium of Functional Data for Shape Memory Materials,” </w:t>
      </w:r>
      <w:r w:rsidRPr="002431B9">
        <w:rPr>
          <w:rFonts w:ascii="Calibri" w:hAnsi="Calibri" w:cs="Calibri"/>
          <w:i/>
          <w:iCs/>
        </w:rPr>
        <w:t>Adv. Eng. Mater.</w:t>
      </w:r>
      <w:r w:rsidRPr="002431B9">
        <w:rPr>
          <w:rFonts w:ascii="Calibri" w:hAnsi="Calibri" w:cs="Calibri"/>
        </w:rPr>
        <w:t xml:space="preserve">, vol. 22, no. 7, p. 1901370, 2020, </w:t>
      </w:r>
      <w:proofErr w:type="spellStart"/>
      <w:r w:rsidRPr="002431B9">
        <w:rPr>
          <w:rFonts w:ascii="Calibri" w:hAnsi="Calibri" w:cs="Calibri"/>
        </w:rPr>
        <w:t>doi</w:t>
      </w:r>
      <w:proofErr w:type="spellEnd"/>
      <w:r w:rsidRPr="002431B9">
        <w:rPr>
          <w:rFonts w:ascii="Calibri" w:hAnsi="Calibri" w:cs="Calibri"/>
        </w:rPr>
        <w:t>: 10.1002/adem.201901370.</w:t>
      </w:r>
    </w:p>
    <w:p w14:paraId="4DC0DA54" w14:textId="77777777" w:rsidR="002431B9" w:rsidRPr="002431B9" w:rsidRDefault="002431B9" w:rsidP="002431B9">
      <w:pPr>
        <w:pStyle w:val="Bibliography"/>
        <w:rPr>
          <w:rFonts w:ascii="Calibri" w:hAnsi="Calibri" w:cs="Calibri"/>
        </w:rPr>
      </w:pPr>
      <w:r w:rsidRPr="002431B9">
        <w:rPr>
          <w:rFonts w:ascii="Calibri" w:hAnsi="Calibri" w:cs="Calibri"/>
        </w:rPr>
        <w:t>[12]</w:t>
      </w:r>
      <w:r w:rsidRPr="002431B9">
        <w:rPr>
          <w:rFonts w:ascii="Calibri" w:hAnsi="Calibri" w:cs="Calibri"/>
        </w:rPr>
        <w:tab/>
        <w:t xml:space="preserve">P. E. Caltagirone and O. </w:t>
      </w:r>
      <w:proofErr w:type="spellStart"/>
      <w:r w:rsidRPr="002431B9">
        <w:rPr>
          <w:rFonts w:ascii="Calibri" w:hAnsi="Calibri" w:cs="Calibri"/>
        </w:rPr>
        <w:t>Benafan</w:t>
      </w:r>
      <w:proofErr w:type="spellEnd"/>
      <w:r w:rsidRPr="002431B9">
        <w:rPr>
          <w:rFonts w:ascii="Calibri" w:hAnsi="Calibri" w:cs="Calibri"/>
        </w:rPr>
        <w:t xml:space="preserve">, “Shape Memory Materials Analysis and Research Tool (SM2ART): Finding Data Anomalies and Trends,” </w:t>
      </w:r>
      <w:r w:rsidRPr="002431B9">
        <w:rPr>
          <w:rFonts w:ascii="Calibri" w:hAnsi="Calibri" w:cs="Calibri"/>
          <w:i/>
          <w:iCs/>
        </w:rPr>
        <w:t>Shape Mem. Superelasticity</w:t>
      </w:r>
      <w:r w:rsidRPr="002431B9">
        <w:rPr>
          <w:rFonts w:ascii="Calibri" w:hAnsi="Calibri" w:cs="Calibri"/>
        </w:rPr>
        <w:t xml:space="preserve">, Jul. 2023, </w:t>
      </w:r>
      <w:proofErr w:type="spellStart"/>
      <w:r w:rsidRPr="002431B9">
        <w:rPr>
          <w:rFonts w:ascii="Calibri" w:hAnsi="Calibri" w:cs="Calibri"/>
        </w:rPr>
        <w:t>doi</w:t>
      </w:r>
      <w:proofErr w:type="spellEnd"/>
      <w:r w:rsidRPr="002431B9">
        <w:rPr>
          <w:rFonts w:ascii="Calibri" w:hAnsi="Calibri" w:cs="Calibri"/>
        </w:rPr>
        <w:t>: 10.1007/s40830-023-00457-7.</w:t>
      </w:r>
    </w:p>
    <w:p w14:paraId="7A84B66F" w14:textId="77777777" w:rsidR="002431B9" w:rsidRPr="002431B9" w:rsidRDefault="002431B9" w:rsidP="002431B9">
      <w:pPr>
        <w:pStyle w:val="Bibliography"/>
        <w:rPr>
          <w:rFonts w:ascii="Calibri" w:hAnsi="Calibri" w:cs="Calibri"/>
        </w:rPr>
      </w:pPr>
      <w:r w:rsidRPr="002431B9">
        <w:rPr>
          <w:rFonts w:ascii="Calibri" w:hAnsi="Calibri" w:cs="Calibri"/>
        </w:rPr>
        <w:t>[13]</w:t>
      </w:r>
      <w:r w:rsidRPr="002431B9">
        <w:rPr>
          <w:rFonts w:ascii="Calibri" w:hAnsi="Calibri" w:cs="Calibri"/>
        </w:rPr>
        <w:tab/>
        <w:t xml:space="preserve">D. Hartl and D. C. Lagoudas, “Characterization and 3–D Modeling of Ni60Ti SMA for Actuation of a Variable Geometry Jet Engine Chevron,” in </w:t>
      </w:r>
      <w:r w:rsidRPr="002431B9">
        <w:rPr>
          <w:rFonts w:ascii="Calibri" w:hAnsi="Calibri" w:cs="Calibri"/>
          <w:i/>
          <w:iCs/>
        </w:rPr>
        <w:t>Proceedings of SPIE, Smart Structures and Materials</w:t>
      </w:r>
      <w:r w:rsidRPr="002431B9">
        <w:rPr>
          <w:rFonts w:ascii="Calibri" w:hAnsi="Calibri" w:cs="Calibri"/>
        </w:rPr>
        <w:t>, San Diego, CA, Mar. 2007, pp. 1–12.</w:t>
      </w:r>
    </w:p>
    <w:p w14:paraId="5057AC12" w14:textId="77777777" w:rsidR="002431B9" w:rsidRPr="002431B9" w:rsidRDefault="002431B9" w:rsidP="002431B9">
      <w:pPr>
        <w:pStyle w:val="Bibliography"/>
        <w:rPr>
          <w:rFonts w:ascii="Calibri" w:hAnsi="Calibri" w:cs="Calibri"/>
        </w:rPr>
      </w:pPr>
      <w:r w:rsidRPr="002431B9">
        <w:rPr>
          <w:rFonts w:ascii="Calibri" w:hAnsi="Calibri" w:cs="Calibri"/>
        </w:rPr>
        <w:t>[14]</w:t>
      </w:r>
      <w:r w:rsidRPr="002431B9">
        <w:rPr>
          <w:rFonts w:ascii="Calibri" w:hAnsi="Calibri" w:cs="Calibri"/>
        </w:rPr>
        <w:tab/>
        <w:t xml:space="preserve">L. Xu, T. </w:t>
      </w:r>
      <w:proofErr w:type="spellStart"/>
      <w:r w:rsidRPr="002431B9">
        <w:rPr>
          <w:rFonts w:ascii="Calibri" w:hAnsi="Calibri" w:cs="Calibri"/>
        </w:rPr>
        <w:t>Baxevanis</w:t>
      </w:r>
      <w:proofErr w:type="spellEnd"/>
      <w:r w:rsidRPr="002431B9">
        <w:rPr>
          <w:rFonts w:ascii="Calibri" w:hAnsi="Calibri" w:cs="Calibri"/>
        </w:rPr>
        <w:t xml:space="preserve">, and D. C. Lagoudas, “A three-dimensional constitutive model for the martensitic transformation in polycrystalline shape memory alloys under large deformation,” </w:t>
      </w:r>
      <w:r w:rsidRPr="002431B9">
        <w:rPr>
          <w:rFonts w:ascii="Calibri" w:hAnsi="Calibri" w:cs="Calibri"/>
          <w:i/>
          <w:iCs/>
        </w:rPr>
        <w:t>Smart Mater. Struct.</w:t>
      </w:r>
      <w:r w:rsidRPr="002431B9">
        <w:rPr>
          <w:rFonts w:ascii="Calibri" w:hAnsi="Calibri" w:cs="Calibri"/>
        </w:rPr>
        <w:t xml:space="preserve">, vol. 28, no. 7, p. 074004, Jun. 2019, </w:t>
      </w:r>
      <w:proofErr w:type="spellStart"/>
      <w:r w:rsidRPr="002431B9">
        <w:rPr>
          <w:rFonts w:ascii="Calibri" w:hAnsi="Calibri" w:cs="Calibri"/>
        </w:rPr>
        <w:t>doi</w:t>
      </w:r>
      <w:proofErr w:type="spellEnd"/>
      <w:r w:rsidRPr="002431B9">
        <w:rPr>
          <w:rFonts w:ascii="Calibri" w:hAnsi="Calibri" w:cs="Calibri"/>
        </w:rPr>
        <w:t>: 10.1088/1361-665X/ab1acb.</w:t>
      </w:r>
    </w:p>
    <w:p w14:paraId="4E71102C" w14:textId="77777777" w:rsidR="002431B9" w:rsidRPr="002431B9" w:rsidRDefault="002431B9" w:rsidP="002431B9">
      <w:pPr>
        <w:pStyle w:val="Bibliography"/>
        <w:rPr>
          <w:rFonts w:ascii="Calibri" w:hAnsi="Calibri" w:cs="Calibri"/>
        </w:rPr>
      </w:pPr>
      <w:r w:rsidRPr="002431B9">
        <w:rPr>
          <w:rFonts w:ascii="Calibri" w:hAnsi="Calibri" w:cs="Calibri"/>
        </w:rPr>
        <w:t>[15]</w:t>
      </w:r>
      <w:r w:rsidRPr="002431B9">
        <w:rPr>
          <w:rFonts w:ascii="Calibri" w:hAnsi="Calibri" w:cs="Calibri"/>
        </w:rPr>
        <w:tab/>
        <w:t xml:space="preserve">L. Xu, A. </w:t>
      </w:r>
      <w:proofErr w:type="spellStart"/>
      <w:r w:rsidRPr="002431B9">
        <w:rPr>
          <w:rFonts w:ascii="Calibri" w:hAnsi="Calibri" w:cs="Calibri"/>
        </w:rPr>
        <w:t>Solomou</w:t>
      </w:r>
      <w:proofErr w:type="spellEnd"/>
      <w:r w:rsidRPr="002431B9">
        <w:rPr>
          <w:rFonts w:ascii="Calibri" w:hAnsi="Calibri" w:cs="Calibri"/>
        </w:rPr>
        <w:t xml:space="preserve">, T. </w:t>
      </w:r>
      <w:proofErr w:type="spellStart"/>
      <w:r w:rsidRPr="002431B9">
        <w:rPr>
          <w:rFonts w:ascii="Calibri" w:hAnsi="Calibri" w:cs="Calibri"/>
        </w:rPr>
        <w:t>Baxevanis</w:t>
      </w:r>
      <w:proofErr w:type="spellEnd"/>
      <w:r w:rsidRPr="002431B9">
        <w:rPr>
          <w:rFonts w:ascii="Calibri" w:hAnsi="Calibri" w:cs="Calibri"/>
        </w:rPr>
        <w:t xml:space="preserve">, and D. Lagoudas, “Finite strain constitutive modeling for shape memory alloys considering transformation-induced plasticity and two-way shape memory effect,” </w:t>
      </w:r>
      <w:r w:rsidRPr="002431B9">
        <w:rPr>
          <w:rFonts w:ascii="Calibri" w:hAnsi="Calibri" w:cs="Calibri"/>
          <w:i/>
          <w:iCs/>
        </w:rPr>
        <w:t>Int. J. Solids Struct.</w:t>
      </w:r>
      <w:r w:rsidRPr="002431B9">
        <w:rPr>
          <w:rFonts w:ascii="Calibri" w:hAnsi="Calibri" w:cs="Calibri"/>
        </w:rPr>
        <w:t xml:space="preserve">, vol. 221, pp. 42–59, Jun. 2021, </w:t>
      </w:r>
      <w:proofErr w:type="spellStart"/>
      <w:r w:rsidRPr="002431B9">
        <w:rPr>
          <w:rFonts w:ascii="Calibri" w:hAnsi="Calibri" w:cs="Calibri"/>
        </w:rPr>
        <w:t>doi</w:t>
      </w:r>
      <w:proofErr w:type="spellEnd"/>
      <w:r w:rsidRPr="002431B9">
        <w:rPr>
          <w:rFonts w:ascii="Calibri" w:hAnsi="Calibri" w:cs="Calibri"/>
        </w:rPr>
        <w:t>: 10.1016/j.ijsolstr.2020.03.009.</w:t>
      </w:r>
    </w:p>
    <w:p w14:paraId="62863575" w14:textId="77777777" w:rsidR="002431B9" w:rsidRPr="002431B9" w:rsidRDefault="002431B9" w:rsidP="002431B9">
      <w:pPr>
        <w:pStyle w:val="Bibliography"/>
        <w:rPr>
          <w:rFonts w:ascii="Calibri" w:hAnsi="Calibri" w:cs="Calibri"/>
        </w:rPr>
      </w:pPr>
      <w:r w:rsidRPr="002431B9">
        <w:rPr>
          <w:rFonts w:ascii="Calibri" w:hAnsi="Calibri" w:cs="Calibri"/>
        </w:rPr>
        <w:t>[16]</w:t>
      </w:r>
      <w:r w:rsidRPr="002431B9">
        <w:rPr>
          <w:rFonts w:ascii="Calibri" w:hAnsi="Calibri" w:cs="Calibri"/>
        </w:rPr>
        <w:tab/>
        <w:t xml:space="preserve">G. Scalet, F. Niccoli, C. Garion, P. </w:t>
      </w:r>
      <w:proofErr w:type="spellStart"/>
      <w:r w:rsidRPr="002431B9">
        <w:rPr>
          <w:rFonts w:ascii="Calibri" w:hAnsi="Calibri" w:cs="Calibri"/>
        </w:rPr>
        <w:t>Chiggiato</w:t>
      </w:r>
      <w:proofErr w:type="spellEnd"/>
      <w:r w:rsidRPr="002431B9">
        <w:rPr>
          <w:rFonts w:ascii="Calibri" w:hAnsi="Calibri" w:cs="Calibri"/>
        </w:rPr>
        <w:t xml:space="preserve">, C. Maletta, and F. Auricchio, “A three-dimensional phenomenological model for shape memory alloys including two-way shape memory effect and plasticity,” </w:t>
      </w:r>
      <w:r w:rsidRPr="002431B9">
        <w:rPr>
          <w:rFonts w:ascii="Calibri" w:hAnsi="Calibri" w:cs="Calibri"/>
          <w:i/>
          <w:iCs/>
        </w:rPr>
        <w:t>Mech. Mater.</w:t>
      </w:r>
      <w:r w:rsidRPr="002431B9">
        <w:rPr>
          <w:rFonts w:ascii="Calibri" w:hAnsi="Calibri" w:cs="Calibri"/>
        </w:rPr>
        <w:t xml:space="preserve">, vol. 136, p. 103085, Sep. 2019, </w:t>
      </w:r>
      <w:proofErr w:type="spellStart"/>
      <w:r w:rsidRPr="002431B9">
        <w:rPr>
          <w:rFonts w:ascii="Calibri" w:hAnsi="Calibri" w:cs="Calibri"/>
        </w:rPr>
        <w:t>doi</w:t>
      </w:r>
      <w:proofErr w:type="spellEnd"/>
      <w:r w:rsidRPr="002431B9">
        <w:rPr>
          <w:rFonts w:ascii="Calibri" w:hAnsi="Calibri" w:cs="Calibri"/>
        </w:rPr>
        <w:t>: 10.1016/j.mechmat.2019.103085.</w:t>
      </w:r>
    </w:p>
    <w:p w14:paraId="51BDC2AA" w14:textId="77777777" w:rsidR="002431B9" w:rsidRPr="002431B9" w:rsidRDefault="002431B9" w:rsidP="002431B9">
      <w:pPr>
        <w:pStyle w:val="Bibliography"/>
        <w:rPr>
          <w:rFonts w:ascii="Calibri" w:hAnsi="Calibri" w:cs="Calibri"/>
        </w:rPr>
      </w:pPr>
      <w:r w:rsidRPr="002431B9">
        <w:rPr>
          <w:rFonts w:ascii="Calibri" w:hAnsi="Calibri" w:cs="Calibri"/>
        </w:rPr>
        <w:t>[17]</w:t>
      </w:r>
      <w:r w:rsidRPr="002431B9">
        <w:rPr>
          <w:rFonts w:ascii="Calibri" w:hAnsi="Calibri" w:cs="Calibri"/>
        </w:rPr>
        <w:tab/>
        <w:t xml:space="preserve">F. Auricchio, A. Coda, A. Reali, and M. Urbano, “SMA Numerical Modeling Versus Experimental Results: Parameter Identification and Model Prediction Capabilities,” </w:t>
      </w:r>
      <w:r w:rsidRPr="002431B9">
        <w:rPr>
          <w:rFonts w:ascii="Calibri" w:hAnsi="Calibri" w:cs="Calibri"/>
          <w:i/>
          <w:iCs/>
        </w:rPr>
        <w:t>J. Mater. Eng. Perform.</w:t>
      </w:r>
      <w:r w:rsidRPr="002431B9">
        <w:rPr>
          <w:rFonts w:ascii="Calibri" w:hAnsi="Calibri" w:cs="Calibri"/>
        </w:rPr>
        <w:t xml:space="preserve">, vol. 18, no. 5, pp. 649–654, Aug. 2009, </w:t>
      </w:r>
      <w:proofErr w:type="spellStart"/>
      <w:r w:rsidRPr="002431B9">
        <w:rPr>
          <w:rFonts w:ascii="Calibri" w:hAnsi="Calibri" w:cs="Calibri"/>
        </w:rPr>
        <w:t>doi</w:t>
      </w:r>
      <w:proofErr w:type="spellEnd"/>
      <w:r w:rsidRPr="002431B9">
        <w:rPr>
          <w:rFonts w:ascii="Calibri" w:hAnsi="Calibri" w:cs="Calibri"/>
        </w:rPr>
        <w:t>: 10.1007/s11665-009-9409-7.</w:t>
      </w:r>
    </w:p>
    <w:p w14:paraId="77E1C294" w14:textId="77777777" w:rsidR="002431B9" w:rsidRPr="002431B9" w:rsidRDefault="002431B9" w:rsidP="002431B9">
      <w:pPr>
        <w:pStyle w:val="Bibliography"/>
        <w:rPr>
          <w:rFonts w:ascii="Calibri" w:hAnsi="Calibri" w:cs="Calibri"/>
        </w:rPr>
      </w:pPr>
      <w:r w:rsidRPr="002431B9">
        <w:rPr>
          <w:rFonts w:ascii="Calibri" w:hAnsi="Calibri" w:cs="Calibri"/>
        </w:rPr>
        <w:t>[18]</w:t>
      </w:r>
      <w:r w:rsidRPr="002431B9">
        <w:rPr>
          <w:rFonts w:ascii="Calibri" w:hAnsi="Calibri" w:cs="Calibri"/>
        </w:rPr>
        <w:tab/>
        <w:t xml:space="preserve">D. J. Hartl and D. C. Lagoudas, “Thermomechanical Characterization of Shape Memory Alloy Materials,” in </w:t>
      </w:r>
      <w:r w:rsidRPr="002431B9">
        <w:rPr>
          <w:rFonts w:ascii="Calibri" w:hAnsi="Calibri" w:cs="Calibri"/>
          <w:i/>
          <w:iCs/>
        </w:rPr>
        <w:t>Shape Memory Alloys: Modeling and Engineering Applications</w:t>
      </w:r>
      <w:r w:rsidRPr="002431B9">
        <w:rPr>
          <w:rFonts w:ascii="Calibri" w:hAnsi="Calibri" w:cs="Calibri"/>
        </w:rPr>
        <w:t>, D. C. Lagoudas, Ed., New York: Springer-Verlag, 2008.</w:t>
      </w:r>
    </w:p>
    <w:p w14:paraId="2AF2AB44" w14:textId="77777777" w:rsidR="002431B9" w:rsidRPr="002431B9" w:rsidRDefault="002431B9" w:rsidP="002431B9">
      <w:pPr>
        <w:pStyle w:val="Bibliography"/>
        <w:rPr>
          <w:rFonts w:ascii="Calibri" w:hAnsi="Calibri" w:cs="Calibri"/>
        </w:rPr>
      </w:pPr>
      <w:r w:rsidRPr="002431B9">
        <w:rPr>
          <w:rFonts w:ascii="Calibri" w:hAnsi="Calibri" w:cs="Calibri"/>
        </w:rPr>
        <w:t>[19]</w:t>
      </w:r>
      <w:r w:rsidRPr="002431B9">
        <w:rPr>
          <w:rFonts w:ascii="Calibri" w:hAnsi="Calibri" w:cs="Calibri"/>
        </w:rPr>
        <w:tab/>
        <w:t xml:space="preserve">D. Whitten and D. Hartl, “Iterative calibration of a shape memory alloy constitutive model from 1D and 2D data using optimization methods,” in </w:t>
      </w:r>
      <w:r w:rsidRPr="002431B9">
        <w:rPr>
          <w:rFonts w:ascii="Calibri" w:hAnsi="Calibri" w:cs="Calibri"/>
          <w:i/>
          <w:iCs/>
        </w:rPr>
        <w:t>Behavior and Mechanics of Multifunctional Materials and Composites 2014</w:t>
      </w:r>
      <w:r w:rsidRPr="002431B9">
        <w:rPr>
          <w:rFonts w:ascii="Calibri" w:hAnsi="Calibri" w:cs="Calibri"/>
        </w:rPr>
        <w:t>, SPIE, 2014, pp. 21–31.</w:t>
      </w:r>
    </w:p>
    <w:p w14:paraId="3AA12127" w14:textId="77777777" w:rsidR="002431B9" w:rsidRPr="002431B9" w:rsidRDefault="002431B9" w:rsidP="002431B9">
      <w:pPr>
        <w:pStyle w:val="Bibliography"/>
        <w:rPr>
          <w:rFonts w:ascii="Calibri" w:hAnsi="Calibri" w:cs="Calibri"/>
        </w:rPr>
      </w:pPr>
      <w:r w:rsidRPr="002431B9">
        <w:rPr>
          <w:rFonts w:ascii="Calibri" w:hAnsi="Calibri" w:cs="Calibri"/>
        </w:rPr>
        <w:t>[20]</w:t>
      </w:r>
      <w:r w:rsidRPr="002431B9">
        <w:rPr>
          <w:rFonts w:ascii="Calibri" w:hAnsi="Calibri" w:cs="Calibri"/>
        </w:rPr>
        <w:tab/>
      </w:r>
      <w:r w:rsidRPr="002431B9">
        <w:rPr>
          <w:rFonts w:ascii="Calibri" w:hAnsi="Calibri" w:cs="Calibri"/>
          <w:i/>
          <w:iCs/>
        </w:rPr>
        <w:t>Material Calibration - 3DExperience</w:t>
      </w:r>
      <w:r w:rsidRPr="002431B9">
        <w:rPr>
          <w:rFonts w:ascii="Calibri" w:hAnsi="Calibri" w:cs="Calibri"/>
        </w:rPr>
        <w:t xml:space="preserve">. (Oct. 08, 2024). Dassault </w:t>
      </w:r>
      <w:proofErr w:type="spellStart"/>
      <w:r w:rsidRPr="002431B9">
        <w:rPr>
          <w:rFonts w:ascii="Calibri" w:hAnsi="Calibri" w:cs="Calibri"/>
        </w:rPr>
        <w:t>Systemes</w:t>
      </w:r>
      <w:proofErr w:type="spellEnd"/>
      <w:r w:rsidRPr="002431B9">
        <w:rPr>
          <w:rFonts w:ascii="Calibri" w:hAnsi="Calibri" w:cs="Calibri"/>
        </w:rPr>
        <w:t xml:space="preserve">, Woodlands Hills, CA. Accessed: Oct. 08, 2024. [Online]. Available: </w:t>
      </w:r>
      <w:proofErr w:type="gramStart"/>
      <w:r w:rsidRPr="002431B9">
        <w:rPr>
          <w:rFonts w:ascii="Calibri" w:hAnsi="Calibri" w:cs="Calibri"/>
        </w:rPr>
        <w:t>https://help.3ds.com/2024x/English/DSDoc/MatCalibUserMap/matcalib-c-ov.htm?contextscope=cloud&amp;id=27e963e7360f4cddb5af8a8c7ab38e45&amp;_gl=1*rhnu28*_up*MQ..</w:t>
      </w:r>
      <w:proofErr w:type="gramEnd"/>
      <w:r w:rsidRPr="002431B9">
        <w:rPr>
          <w:rFonts w:ascii="Calibri" w:hAnsi="Calibri" w:cs="Calibri"/>
        </w:rPr>
        <w:t>*_ga*MTI1NDEzMTAyLjE3MjgzOTc0NTE.*_ga_DYJDKXYEZ4*MTcyODM5NzQ1MS4xLjAuMTcyODM5NzQ1MS4wLjAuMA..*_ga_39DKQ0LYW1*MTcyODM5NzQ1MS4xLjEuMTcyODM5NzQ1MS4wLjAuMA..</w:t>
      </w:r>
    </w:p>
    <w:p w14:paraId="528199A7" w14:textId="77777777" w:rsidR="002431B9" w:rsidRPr="002431B9" w:rsidRDefault="002431B9" w:rsidP="002431B9">
      <w:pPr>
        <w:pStyle w:val="Bibliography"/>
        <w:rPr>
          <w:rFonts w:ascii="Calibri" w:hAnsi="Calibri" w:cs="Calibri"/>
        </w:rPr>
      </w:pPr>
      <w:r w:rsidRPr="002431B9">
        <w:rPr>
          <w:rFonts w:ascii="Calibri" w:hAnsi="Calibri" w:cs="Calibri"/>
        </w:rPr>
        <w:lastRenderedPageBreak/>
        <w:t>[21]</w:t>
      </w:r>
      <w:r w:rsidRPr="002431B9">
        <w:rPr>
          <w:rFonts w:ascii="Calibri" w:hAnsi="Calibri" w:cs="Calibri"/>
        </w:rPr>
        <w:tab/>
        <w:t xml:space="preserve">P. B. C. Leal and M. A. Savi, “Shape memory alloy-based mechanism for aeronautical application: Theory, optimization and experiment,” </w:t>
      </w:r>
      <w:proofErr w:type="spellStart"/>
      <w:r w:rsidRPr="002431B9">
        <w:rPr>
          <w:rFonts w:ascii="Calibri" w:hAnsi="Calibri" w:cs="Calibri"/>
          <w:i/>
          <w:iCs/>
        </w:rPr>
        <w:t>Aerosp</w:t>
      </w:r>
      <w:proofErr w:type="spellEnd"/>
      <w:r w:rsidRPr="002431B9">
        <w:rPr>
          <w:rFonts w:ascii="Calibri" w:hAnsi="Calibri" w:cs="Calibri"/>
          <w:i/>
          <w:iCs/>
        </w:rPr>
        <w:t>. Sci. Technol.</w:t>
      </w:r>
      <w:r w:rsidRPr="002431B9">
        <w:rPr>
          <w:rFonts w:ascii="Calibri" w:hAnsi="Calibri" w:cs="Calibri"/>
        </w:rPr>
        <w:t xml:space="preserve">, vol. 76, pp. 155–163, May 2018, </w:t>
      </w:r>
      <w:proofErr w:type="spellStart"/>
      <w:r w:rsidRPr="002431B9">
        <w:rPr>
          <w:rFonts w:ascii="Calibri" w:hAnsi="Calibri" w:cs="Calibri"/>
        </w:rPr>
        <w:t>doi</w:t>
      </w:r>
      <w:proofErr w:type="spellEnd"/>
      <w:r w:rsidRPr="002431B9">
        <w:rPr>
          <w:rFonts w:ascii="Calibri" w:hAnsi="Calibri" w:cs="Calibri"/>
        </w:rPr>
        <w:t>: 10.1016/j.ast.2018.02.010.</w:t>
      </w:r>
    </w:p>
    <w:p w14:paraId="50F07641" w14:textId="77777777" w:rsidR="002431B9" w:rsidRPr="002431B9" w:rsidRDefault="002431B9" w:rsidP="002431B9">
      <w:pPr>
        <w:pStyle w:val="Bibliography"/>
        <w:rPr>
          <w:rFonts w:ascii="Calibri" w:hAnsi="Calibri" w:cs="Calibri"/>
        </w:rPr>
      </w:pPr>
      <w:r w:rsidRPr="002431B9">
        <w:rPr>
          <w:rFonts w:ascii="Calibri" w:hAnsi="Calibri" w:cs="Calibri"/>
        </w:rPr>
        <w:t>[22]</w:t>
      </w:r>
      <w:r w:rsidRPr="002431B9">
        <w:rPr>
          <w:rFonts w:ascii="Calibri" w:hAnsi="Calibri" w:cs="Calibri"/>
        </w:rPr>
        <w:tab/>
        <w:t xml:space="preserve">P. Walgren </w:t>
      </w:r>
      <w:r w:rsidRPr="002431B9">
        <w:rPr>
          <w:rFonts w:ascii="Calibri" w:hAnsi="Calibri" w:cs="Calibri"/>
          <w:i/>
          <w:iCs/>
        </w:rPr>
        <w:t>et al.</w:t>
      </w:r>
      <w:r w:rsidRPr="002431B9">
        <w:rPr>
          <w:rFonts w:ascii="Calibri" w:hAnsi="Calibri" w:cs="Calibri"/>
        </w:rPr>
        <w:t xml:space="preserve">, “Development and Testing of a Shape Memory Alloy-Driven Composite Morphing Radiator,” </w:t>
      </w:r>
      <w:r w:rsidRPr="002431B9">
        <w:rPr>
          <w:rFonts w:ascii="Calibri" w:hAnsi="Calibri" w:cs="Calibri"/>
          <w:i/>
          <w:iCs/>
        </w:rPr>
        <w:t>Shape Mem. Superelasticity</w:t>
      </w:r>
      <w:r w:rsidRPr="002431B9">
        <w:rPr>
          <w:rFonts w:ascii="Calibri" w:hAnsi="Calibri" w:cs="Calibri"/>
        </w:rPr>
        <w:t xml:space="preserve">, pp. 1–10, Jan. 2018, </w:t>
      </w:r>
      <w:proofErr w:type="spellStart"/>
      <w:r w:rsidRPr="002431B9">
        <w:rPr>
          <w:rFonts w:ascii="Calibri" w:hAnsi="Calibri" w:cs="Calibri"/>
        </w:rPr>
        <w:t>doi</w:t>
      </w:r>
      <w:proofErr w:type="spellEnd"/>
      <w:r w:rsidRPr="002431B9">
        <w:rPr>
          <w:rFonts w:ascii="Calibri" w:hAnsi="Calibri" w:cs="Calibri"/>
        </w:rPr>
        <w:t>: 10.1007/s40830-018-0147-2.</w:t>
      </w:r>
    </w:p>
    <w:p w14:paraId="33F58C9B" w14:textId="77777777" w:rsidR="002431B9" w:rsidRPr="002431B9" w:rsidRDefault="002431B9" w:rsidP="002431B9">
      <w:pPr>
        <w:pStyle w:val="Bibliography"/>
        <w:rPr>
          <w:rFonts w:ascii="Calibri" w:hAnsi="Calibri" w:cs="Calibri"/>
        </w:rPr>
      </w:pPr>
      <w:r w:rsidRPr="002431B9">
        <w:rPr>
          <w:rFonts w:ascii="Calibri" w:hAnsi="Calibri" w:cs="Calibri"/>
        </w:rPr>
        <w:t>[23]</w:t>
      </w:r>
      <w:r w:rsidRPr="002431B9">
        <w:rPr>
          <w:rFonts w:ascii="Calibri" w:hAnsi="Calibri" w:cs="Calibri"/>
        </w:rPr>
        <w:tab/>
        <w:t xml:space="preserve">P. Walgren, S. Nevin, and D. Hartl, “Design, experimental demonstration, and validation of a composite morphing space radiator,” </w:t>
      </w:r>
      <w:r w:rsidRPr="002431B9">
        <w:rPr>
          <w:rFonts w:ascii="Calibri" w:hAnsi="Calibri" w:cs="Calibri"/>
          <w:i/>
          <w:iCs/>
        </w:rPr>
        <w:t>J. Compos. Mater.</w:t>
      </w:r>
      <w:r w:rsidRPr="002431B9">
        <w:rPr>
          <w:rFonts w:ascii="Calibri" w:hAnsi="Calibri" w:cs="Calibri"/>
        </w:rPr>
        <w:t xml:space="preserve">, p. 00219983221144499, Dec. 2022, </w:t>
      </w:r>
      <w:proofErr w:type="spellStart"/>
      <w:r w:rsidRPr="002431B9">
        <w:rPr>
          <w:rFonts w:ascii="Calibri" w:hAnsi="Calibri" w:cs="Calibri"/>
        </w:rPr>
        <w:t>doi</w:t>
      </w:r>
      <w:proofErr w:type="spellEnd"/>
      <w:r w:rsidRPr="002431B9">
        <w:rPr>
          <w:rFonts w:ascii="Calibri" w:hAnsi="Calibri" w:cs="Calibri"/>
        </w:rPr>
        <w:t>: 10.1177/00219983221144499.</w:t>
      </w:r>
    </w:p>
    <w:p w14:paraId="6E1FECD9" w14:textId="77777777" w:rsidR="002431B9" w:rsidRPr="002431B9" w:rsidRDefault="002431B9" w:rsidP="002431B9">
      <w:pPr>
        <w:pStyle w:val="Bibliography"/>
        <w:rPr>
          <w:rFonts w:ascii="Calibri" w:hAnsi="Calibri" w:cs="Calibri"/>
        </w:rPr>
      </w:pPr>
      <w:r w:rsidRPr="002431B9">
        <w:rPr>
          <w:rFonts w:ascii="Calibri" w:hAnsi="Calibri" w:cs="Calibri"/>
        </w:rPr>
        <w:t>[24]</w:t>
      </w:r>
      <w:r w:rsidRPr="002431B9">
        <w:rPr>
          <w:rFonts w:ascii="Calibri" w:hAnsi="Calibri" w:cs="Calibri"/>
        </w:rPr>
        <w:tab/>
        <w:t xml:space="preserve">K. Deb, A. Pratap, S. Agarwal, and T. </w:t>
      </w:r>
      <w:proofErr w:type="spellStart"/>
      <w:r w:rsidRPr="002431B9">
        <w:rPr>
          <w:rFonts w:ascii="Calibri" w:hAnsi="Calibri" w:cs="Calibri"/>
        </w:rPr>
        <w:t>Meyarivan</w:t>
      </w:r>
      <w:proofErr w:type="spellEnd"/>
      <w:r w:rsidRPr="002431B9">
        <w:rPr>
          <w:rFonts w:ascii="Calibri" w:hAnsi="Calibri" w:cs="Calibri"/>
        </w:rPr>
        <w:t xml:space="preserve">, “A fast and elitist </w:t>
      </w:r>
      <w:proofErr w:type="spellStart"/>
      <w:r w:rsidRPr="002431B9">
        <w:rPr>
          <w:rFonts w:ascii="Calibri" w:hAnsi="Calibri" w:cs="Calibri"/>
        </w:rPr>
        <w:t>multiobjective</w:t>
      </w:r>
      <w:proofErr w:type="spellEnd"/>
      <w:r w:rsidRPr="002431B9">
        <w:rPr>
          <w:rFonts w:ascii="Calibri" w:hAnsi="Calibri" w:cs="Calibri"/>
        </w:rPr>
        <w:t xml:space="preserve"> genetic algorithm: NSGA-II,” </w:t>
      </w:r>
      <w:r w:rsidRPr="002431B9">
        <w:rPr>
          <w:rFonts w:ascii="Calibri" w:hAnsi="Calibri" w:cs="Calibri"/>
          <w:i/>
          <w:iCs/>
        </w:rPr>
        <w:t xml:space="preserve">IEEE Trans. </w:t>
      </w:r>
      <w:proofErr w:type="spellStart"/>
      <w:r w:rsidRPr="002431B9">
        <w:rPr>
          <w:rFonts w:ascii="Calibri" w:hAnsi="Calibri" w:cs="Calibri"/>
          <w:i/>
          <w:iCs/>
        </w:rPr>
        <w:t>Evol</w:t>
      </w:r>
      <w:proofErr w:type="spellEnd"/>
      <w:r w:rsidRPr="002431B9">
        <w:rPr>
          <w:rFonts w:ascii="Calibri" w:hAnsi="Calibri" w:cs="Calibri"/>
          <w:i/>
          <w:iCs/>
        </w:rPr>
        <w:t xml:space="preserve">. </w:t>
      </w:r>
      <w:proofErr w:type="spellStart"/>
      <w:r w:rsidRPr="002431B9">
        <w:rPr>
          <w:rFonts w:ascii="Calibri" w:hAnsi="Calibri" w:cs="Calibri"/>
          <w:i/>
          <w:iCs/>
        </w:rPr>
        <w:t>Comput</w:t>
      </w:r>
      <w:proofErr w:type="spellEnd"/>
      <w:r w:rsidRPr="002431B9">
        <w:rPr>
          <w:rFonts w:ascii="Calibri" w:hAnsi="Calibri" w:cs="Calibri"/>
          <w:i/>
          <w:iCs/>
        </w:rPr>
        <w:t>.</w:t>
      </w:r>
      <w:r w:rsidRPr="002431B9">
        <w:rPr>
          <w:rFonts w:ascii="Calibri" w:hAnsi="Calibri" w:cs="Calibri"/>
        </w:rPr>
        <w:t>, vol. 6, no. 2, pp. 182–197, 2002.</w:t>
      </w:r>
    </w:p>
    <w:p w14:paraId="59CE392A" w14:textId="77777777" w:rsidR="002431B9" w:rsidRPr="002431B9" w:rsidRDefault="002431B9" w:rsidP="002431B9">
      <w:pPr>
        <w:pStyle w:val="Bibliography"/>
        <w:rPr>
          <w:rFonts w:ascii="Calibri" w:hAnsi="Calibri" w:cs="Calibri"/>
        </w:rPr>
      </w:pPr>
      <w:r w:rsidRPr="002431B9">
        <w:rPr>
          <w:rFonts w:ascii="Calibri" w:hAnsi="Calibri" w:cs="Calibri"/>
        </w:rPr>
        <w:t>[25]</w:t>
      </w:r>
      <w:r w:rsidRPr="002431B9">
        <w:rPr>
          <w:rFonts w:ascii="Calibri" w:hAnsi="Calibri" w:cs="Calibri"/>
        </w:rPr>
        <w:tab/>
        <w:t xml:space="preserve">F.-A. Fortin, F.-M. D. Rainville, M.-A. Gardner, M. Parizeau, and C. </w:t>
      </w:r>
      <w:proofErr w:type="spellStart"/>
      <w:r w:rsidRPr="002431B9">
        <w:rPr>
          <w:rFonts w:ascii="Calibri" w:hAnsi="Calibri" w:cs="Calibri"/>
        </w:rPr>
        <w:t>Gagné</w:t>
      </w:r>
      <w:proofErr w:type="spellEnd"/>
      <w:r w:rsidRPr="002431B9">
        <w:rPr>
          <w:rFonts w:ascii="Calibri" w:hAnsi="Calibri" w:cs="Calibri"/>
        </w:rPr>
        <w:t xml:space="preserve">, “DEAP: Evolutionary Algorithms Made Easy,” </w:t>
      </w:r>
      <w:r w:rsidRPr="002431B9">
        <w:rPr>
          <w:rFonts w:ascii="Calibri" w:hAnsi="Calibri" w:cs="Calibri"/>
          <w:i/>
          <w:iCs/>
        </w:rPr>
        <w:t>J. Mach. Learn. Res.</w:t>
      </w:r>
      <w:r w:rsidRPr="002431B9">
        <w:rPr>
          <w:rFonts w:ascii="Calibri" w:hAnsi="Calibri" w:cs="Calibri"/>
        </w:rPr>
        <w:t>, vol. 13, pp. 2171–2175, Jul. 2012.</w:t>
      </w:r>
    </w:p>
    <w:p w14:paraId="5773F5AB" w14:textId="77777777" w:rsidR="002431B9" w:rsidRPr="002431B9" w:rsidRDefault="002431B9" w:rsidP="002431B9">
      <w:pPr>
        <w:pStyle w:val="Bibliography"/>
        <w:rPr>
          <w:rFonts w:ascii="Calibri" w:hAnsi="Calibri" w:cs="Calibri"/>
        </w:rPr>
      </w:pPr>
      <w:r w:rsidRPr="002431B9">
        <w:rPr>
          <w:rFonts w:ascii="Calibri" w:hAnsi="Calibri" w:cs="Calibri"/>
        </w:rPr>
        <w:t>[26]</w:t>
      </w:r>
      <w:r w:rsidRPr="002431B9">
        <w:rPr>
          <w:rFonts w:ascii="Calibri" w:hAnsi="Calibri" w:cs="Calibri"/>
        </w:rPr>
        <w:tab/>
        <w:t xml:space="preserve">P. Virtanen </w:t>
      </w:r>
      <w:r w:rsidRPr="002431B9">
        <w:rPr>
          <w:rFonts w:ascii="Calibri" w:hAnsi="Calibri" w:cs="Calibri"/>
          <w:i/>
          <w:iCs/>
        </w:rPr>
        <w:t>et al.</w:t>
      </w:r>
      <w:r w:rsidRPr="002431B9">
        <w:rPr>
          <w:rFonts w:ascii="Calibri" w:hAnsi="Calibri" w:cs="Calibri"/>
        </w:rPr>
        <w:t xml:space="preserve">, “SciPy 1.0: fundamental algorithms for scientific computing in Python,” </w:t>
      </w:r>
      <w:r w:rsidRPr="002431B9">
        <w:rPr>
          <w:rFonts w:ascii="Calibri" w:hAnsi="Calibri" w:cs="Calibri"/>
          <w:i/>
          <w:iCs/>
        </w:rPr>
        <w:t>Nat. Methods</w:t>
      </w:r>
      <w:r w:rsidRPr="002431B9">
        <w:rPr>
          <w:rFonts w:ascii="Calibri" w:hAnsi="Calibri" w:cs="Calibri"/>
        </w:rPr>
        <w:t xml:space="preserve">, vol. 17, no. 3, pp. 261–272, Mar. 2020, </w:t>
      </w:r>
      <w:proofErr w:type="spellStart"/>
      <w:r w:rsidRPr="002431B9">
        <w:rPr>
          <w:rFonts w:ascii="Calibri" w:hAnsi="Calibri" w:cs="Calibri"/>
        </w:rPr>
        <w:t>doi</w:t>
      </w:r>
      <w:proofErr w:type="spellEnd"/>
      <w:r w:rsidRPr="002431B9">
        <w:rPr>
          <w:rFonts w:ascii="Calibri" w:hAnsi="Calibri" w:cs="Calibri"/>
        </w:rPr>
        <w:t>: 10.1038/s41592-019-0686-2.</w:t>
      </w:r>
    </w:p>
    <w:p w14:paraId="16A4932A" w14:textId="77777777" w:rsidR="002431B9" w:rsidRPr="002431B9" w:rsidRDefault="002431B9" w:rsidP="002431B9">
      <w:pPr>
        <w:pStyle w:val="Bibliography"/>
        <w:rPr>
          <w:rFonts w:ascii="Calibri" w:hAnsi="Calibri" w:cs="Calibri"/>
        </w:rPr>
      </w:pPr>
      <w:r w:rsidRPr="002431B9">
        <w:rPr>
          <w:rFonts w:ascii="Calibri" w:hAnsi="Calibri" w:cs="Calibri"/>
        </w:rPr>
        <w:t>[27]</w:t>
      </w:r>
      <w:r w:rsidRPr="002431B9">
        <w:rPr>
          <w:rFonts w:ascii="Calibri" w:hAnsi="Calibri" w:cs="Calibri"/>
        </w:rPr>
        <w:tab/>
        <w:t xml:space="preserve">J. C. Simo and T. J. R. Hughes, “Integration Algorithms for Plasticity and </w:t>
      </w:r>
      <w:proofErr w:type="spellStart"/>
      <w:r w:rsidRPr="002431B9">
        <w:rPr>
          <w:rFonts w:ascii="Calibri" w:hAnsi="Calibri" w:cs="Calibri"/>
        </w:rPr>
        <w:t>Viscoplasticity</w:t>
      </w:r>
      <w:proofErr w:type="spellEnd"/>
      <w:r w:rsidRPr="002431B9">
        <w:rPr>
          <w:rFonts w:ascii="Calibri" w:hAnsi="Calibri" w:cs="Calibri"/>
        </w:rPr>
        <w:t xml:space="preserve">,” in </w:t>
      </w:r>
      <w:r w:rsidRPr="002431B9">
        <w:rPr>
          <w:rFonts w:ascii="Calibri" w:hAnsi="Calibri" w:cs="Calibri"/>
          <w:i/>
          <w:iCs/>
        </w:rPr>
        <w:t>Computational Inelasticity</w:t>
      </w:r>
      <w:r w:rsidRPr="002431B9">
        <w:rPr>
          <w:rFonts w:ascii="Calibri" w:hAnsi="Calibri" w:cs="Calibri"/>
        </w:rPr>
        <w:t>, in Interdisciplinary Applied Mathematics</w:t>
      </w:r>
      <w:proofErr w:type="gramStart"/>
      <w:r w:rsidRPr="002431B9">
        <w:rPr>
          <w:rFonts w:ascii="Calibri" w:hAnsi="Calibri" w:cs="Calibri"/>
        </w:rPr>
        <w:t>. ,</w:t>
      </w:r>
      <w:proofErr w:type="gramEnd"/>
      <w:r w:rsidRPr="002431B9">
        <w:rPr>
          <w:rFonts w:ascii="Calibri" w:hAnsi="Calibri" w:cs="Calibri"/>
        </w:rPr>
        <w:t xml:space="preserve"> New York, NY: Springer, 1998, pp. 113–153. </w:t>
      </w:r>
      <w:proofErr w:type="spellStart"/>
      <w:r w:rsidRPr="002431B9">
        <w:rPr>
          <w:rFonts w:ascii="Calibri" w:hAnsi="Calibri" w:cs="Calibri"/>
        </w:rPr>
        <w:t>doi</w:t>
      </w:r>
      <w:proofErr w:type="spellEnd"/>
      <w:r w:rsidRPr="002431B9">
        <w:rPr>
          <w:rFonts w:ascii="Calibri" w:hAnsi="Calibri" w:cs="Calibri"/>
        </w:rPr>
        <w:t>: 10.1007/0-387-22763-6_3.</w:t>
      </w:r>
    </w:p>
    <w:p w14:paraId="42AE7744" w14:textId="77777777" w:rsidR="002431B9" w:rsidRPr="002431B9" w:rsidRDefault="002431B9" w:rsidP="002431B9">
      <w:pPr>
        <w:pStyle w:val="Bibliography"/>
        <w:rPr>
          <w:rFonts w:ascii="Calibri" w:hAnsi="Calibri" w:cs="Calibri"/>
        </w:rPr>
      </w:pPr>
      <w:r w:rsidRPr="002431B9">
        <w:rPr>
          <w:rFonts w:ascii="Calibri" w:hAnsi="Calibri" w:cs="Calibri"/>
        </w:rPr>
        <w:t>[28]</w:t>
      </w:r>
      <w:r w:rsidRPr="002431B9">
        <w:rPr>
          <w:rFonts w:ascii="Calibri" w:hAnsi="Calibri" w:cs="Calibri"/>
        </w:rPr>
        <w:tab/>
        <w:t xml:space="preserve">G. S. Bigelow, A. Garg, O. </w:t>
      </w:r>
      <w:proofErr w:type="spellStart"/>
      <w:r w:rsidRPr="002431B9">
        <w:rPr>
          <w:rFonts w:ascii="Calibri" w:hAnsi="Calibri" w:cs="Calibri"/>
        </w:rPr>
        <w:t>Benafan</w:t>
      </w:r>
      <w:proofErr w:type="spellEnd"/>
      <w:r w:rsidRPr="002431B9">
        <w:rPr>
          <w:rFonts w:ascii="Calibri" w:hAnsi="Calibri" w:cs="Calibri"/>
        </w:rPr>
        <w:t xml:space="preserve">, R. D. </w:t>
      </w:r>
      <w:proofErr w:type="spellStart"/>
      <w:r w:rsidRPr="002431B9">
        <w:rPr>
          <w:rFonts w:ascii="Calibri" w:hAnsi="Calibri" w:cs="Calibri"/>
        </w:rPr>
        <w:t>Noebe</w:t>
      </w:r>
      <w:proofErr w:type="spellEnd"/>
      <w:r w:rsidRPr="002431B9">
        <w:rPr>
          <w:rFonts w:ascii="Calibri" w:hAnsi="Calibri" w:cs="Calibri"/>
        </w:rPr>
        <w:t xml:space="preserve">, S. A. Padula, and D. J. Gaydosh, “Development and testing of a Ni50.5Ti27.2Hf22.3 high temperature shape memory alloy,” </w:t>
      </w:r>
      <w:proofErr w:type="spellStart"/>
      <w:r w:rsidRPr="002431B9">
        <w:rPr>
          <w:rFonts w:ascii="Calibri" w:hAnsi="Calibri" w:cs="Calibri"/>
          <w:i/>
          <w:iCs/>
        </w:rPr>
        <w:t>Materialia</w:t>
      </w:r>
      <w:proofErr w:type="spellEnd"/>
      <w:r w:rsidRPr="002431B9">
        <w:rPr>
          <w:rFonts w:ascii="Calibri" w:hAnsi="Calibri" w:cs="Calibri"/>
        </w:rPr>
        <w:t xml:space="preserve">, vol. 21, p. 101297, Mar. 2022, </w:t>
      </w:r>
      <w:proofErr w:type="spellStart"/>
      <w:r w:rsidRPr="002431B9">
        <w:rPr>
          <w:rFonts w:ascii="Calibri" w:hAnsi="Calibri" w:cs="Calibri"/>
        </w:rPr>
        <w:t>doi</w:t>
      </w:r>
      <w:proofErr w:type="spellEnd"/>
      <w:r w:rsidRPr="002431B9">
        <w:rPr>
          <w:rFonts w:ascii="Calibri" w:hAnsi="Calibri" w:cs="Calibri"/>
        </w:rPr>
        <w:t>: 10.1016/j.mtla.2021.101297.</w:t>
      </w:r>
    </w:p>
    <w:p w14:paraId="3A2250B5" w14:textId="77777777" w:rsidR="002431B9" w:rsidRPr="002431B9" w:rsidRDefault="002431B9" w:rsidP="002431B9">
      <w:pPr>
        <w:pStyle w:val="Bibliography"/>
        <w:rPr>
          <w:rFonts w:ascii="Calibri" w:hAnsi="Calibri" w:cs="Calibri"/>
        </w:rPr>
      </w:pPr>
      <w:r w:rsidRPr="002431B9">
        <w:rPr>
          <w:rFonts w:ascii="Calibri" w:hAnsi="Calibri" w:cs="Calibri"/>
        </w:rPr>
        <w:t>[29]</w:t>
      </w:r>
      <w:r w:rsidRPr="002431B9">
        <w:rPr>
          <w:rFonts w:ascii="Calibri" w:hAnsi="Calibri" w:cs="Calibri"/>
        </w:rPr>
        <w:tab/>
        <w:t xml:space="preserve">P. B. C. Leal, M. Cabral-Seanez, V. B. Baliga, D. L. Altshuler, and D. J. Hartl, “Phase transformation-driven artificial muscle mimics the multifunctionality of avian wing muscle,” </w:t>
      </w:r>
      <w:r w:rsidRPr="002431B9">
        <w:rPr>
          <w:rFonts w:ascii="Calibri" w:hAnsi="Calibri" w:cs="Calibri"/>
          <w:i/>
          <w:iCs/>
        </w:rPr>
        <w:t>J. R. Soc. Interface</w:t>
      </w:r>
      <w:r w:rsidRPr="002431B9">
        <w:rPr>
          <w:rFonts w:ascii="Calibri" w:hAnsi="Calibri" w:cs="Calibri"/>
        </w:rPr>
        <w:t xml:space="preserve">, vol. 18, no. 184, p. 20201042, Nov. 2021, </w:t>
      </w:r>
      <w:proofErr w:type="spellStart"/>
      <w:r w:rsidRPr="002431B9">
        <w:rPr>
          <w:rFonts w:ascii="Calibri" w:hAnsi="Calibri" w:cs="Calibri"/>
        </w:rPr>
        <w:t>doi</w:t>
      </w:r>
      <w:proofErr w:type="spellEnd"/>
      <w:r w:rsidRPr="002431B9">
        <w:rPr>
          <w:rFonts w:ascii="Calibri" w:hAnsi="Calibri" w:cs="Calibri"/>
        </w:rPr>
        <w:t>: 10.1098/rsif.2020.1042.</w:t>
      </w:r>
    </w:p>
    <w:p w14:paraId="517F03E6" w14:textId="77777777" w:rsidR="002431B9" w:rsidRPr="002431B9" w:rsidRDefault="002431B9" w:rsidP="002431B9">
      <w:pPr>
        <w:pStyle w:val="Bibliography"/>
        <w:rPr>
          <w:rFonts w:ascii="Calibri" w:hAnsi="Calibri" w:cs="Calibri"/>
        </w:rPr>
      </w:pPr>
      <w:r w:rsidRPr="002431B9">
        <w:rPr>
          <w:rFonts w:ascii="Calibri" w:hAnsi="Calibri" w:cs="Calibri"/>
        </w:rPr>
        <w:t>[30]</w:t>
      </w:r>
      <w:r w:rsidRPr="002431B9">
        <w:rPr>
          <w:rFonts w:ascii="Calibri" w:hAnsi="Calibri" w:cs="Calibri"/>
        </w:rPr>
        <w:tab/>
        <w:t xml:space="preserve">L. C. Brinson and M. S. Huang, “Simplifications and Comparisons of Shape Memory Alloy Constitutive Models,” </w:t>
      </w:r>
      <w:r w:rsidRPr="002431B9">
        <w:rPr>
          <w:rFonts w:ascii="Calibri" w:hAnsi="Calibri" w:cs="Calibri"/>
          <w:i/>
          <w:iCs/>
        </w:rPr>
        <w:t xml:space="preserve">J. </w:t>
      </w:r>
      <w:proofErr w:type="spellStart"/>
      <w:r w:rsidRPr="002431B9">
        <w:rPr>
          <w:rFonts w:ascii="Calibri" w:hAnsi="Calibri" w:cs="Calibri"/>
          <w:i/>
          <w:iCs/>
        </w:rPr>
        <w:t>Intell</w:t>
      </w:r>
      <w:proofErr w:type="spellEnd"/>
      <w:r w:rsidRPr="002431B9">
        <w:rPr>
          <w:rFonts w:ascii="Calibri" w:hAnsi="Calibri" w:cs="Calibri"/>
          <w:i/>
          <w:iCs/>
        </w:rPr>
        <w:t>. Mater. Syst. Struct.</w:t>
      </w:r>
      <w:r w:rsidRPr="002431B9">
        <w:rPr>
          <w:rFonts w:ascii="Calibri" w:hAnsi="Calibri" w:cs="Calibri"/>
        </w:rPr>
        <w:t>, vol. 7, pp. 108–114, 1996.</w:t>
      </w:r>
    </w:p>
    <w:p w14:paraId="10C567B9" w14:textId="77777777" w:rsidR="002431B9" w:rsidRPr="002431B9" w:rsidRDefault="002431B9" w:rsidP="002431B9">
      <w:pPr>
        <w:pStyle w:val="Bibliography"/>
        <w:rPr>
          <w:rFonts w:ascii="Calibri" w:hAnsi="Calibri" w:cs="Calibri"/>
        </w:rPr>
      </w:pPr>
      <w:r w:rsidRPr="002431B9">
        <w:rPr>
          <w:rFonts w:ascii="Calibri" w:hAnsi="Calibri" w:cs="Calibri"/>
        </w:rPr>
        <w:t>[31]</w:t>
      </w:r>
      <w:r w:rsidRPr="002431B9">
        <w:rPr>
          <w:rFonts w:ascii="Calibri" w:hAnsi="Calibri" w:cs="Calibri"/>
        </w:rPr>
        <w:tab/>
        <w:t xml:space="preserve">F. Auricchio, R. L. Taylor, and J. Lubliner, “Shape-Memory Alloys: </w:t>
      </w:r>
      <w:proofErr w:type="spellStart"/>
      <w:r w:rsidRPr="002431B9">
        <w:rPr>
          <w:rFonts w:ascii="Calibri" w:hAnsi="Calibri" w:cs="Calibri"/>
        </w:rPr>
        <w:t>Macromodelling</w:t>
      </w:r>
      <w:proofErr w:type="spellEnd"/>
      <w:r w:rsidRPr="002431B9">
        <w:rPr>
          <w:rFonts w:ascii="Calibri" w:hAnsi="Calibri" w:cs="Calibri"/>
        </w:rPr>
        <w:t xml:space="preserve"> and Numerical Simulations of the Superelastic Behavior,” </w:t>
      </w:r>
      <w:proofErr w:type="spellStart"/>
      <w:r w:rsidRPr="002431B9">
        <w:rPr>
          <w:rFonts w:ascii="Calibri" w:hAnsi="Calibri" w:cs="Calibri"/>
          <w:i/>
          <w:iCs/>
        </w:rPr>
        <w:t>Comput</w:t>
      </w:r>
      <w:proofErr w:type="spellEnd"/>
      <w:r w:rsidRPr="002431B9">
        <w:rPr>
          <w:rFonts w:ascii="Calibri" w:hAnsi="Calibri" w:cs="Calibri"/>
          <w:i/>
          <w:iCs/>
        </w:rPr>
        <w:t>. Methods Appl. Mech. Eng.</w:t>
      </w:r>
      <w:r w:rsidRPr="002431B9">
        <w:rPr>
          <w:rFonts w:ascii="Calibri" w:hAnsi="Calibri" w:cs="Calibri"/>
        </w:rPr>
        <w:t>, vol. 146, pp. 281–312, 1997.</w:t>
      </w:r>
    </w:p>
    <w:p w14:paraId="0028DD88" w14:textId="77777777" w:rsidR="002431B9" w:rsidRPr="002431B9" w:rsidRDefault="002431B9" w:rsidP="002431B9">
      <w:pPr>
        <w:pStyle w:val="Bibliography"/>
        <w:rPr>
          <w:rFonts w:ascii="Calibri" w:hAnsi="Calibri" w:cs="Calibri"/>
        </w:rPr>
      </w:pPr>
      <w:r w:rsidRPr="002431B9">
        <w:rPr>
          <w:rFonts w:ascii="Calibri" w:hAnsi="Calibri" w:cs="Calibri"/>
        </w:rPr>
        <w:t>[32]</w:t>
      </w:r>
      <w:r w:rsidRPr="002431B9">
        <w:rPr>
          <w:rFonts w:ascii="Calibri" w:hAnsi="Calibri" w:cs="Calibri"/>
        </w:rPr>
        <w:tab/>
        <w:t xml:space="preserve">F. Auricchio and E. Sacco, “A One-Dimensional Model for </w:t>
      </w:r>
      <w:proofErr w:type="spellStart"/>
      <w:r w:rsidRPr="002431B9">
        <w:rPr>
          <w:rFonts w:ascii="Calibri" w:hAnsi="Calibri" w:cs="Calibri"/>
        </w:rPr>
        <w:t>Superleastic</w:t>
      </w:r>
      <w:proofErr w:type="spellEnd"/>
      <w:r w:rsidRPr="002431B9">
        <w:rPr>
          <w:rFonts w:ascii="Calibri" w:hAnsi="Calibri" w:cs="Calibri"/>
        </w:rPr>
        <w:t xml:space="preserve"> Shape-Memory Alloys </w:t>
      </w:r>
      <w:proofErr w:type="gramStart"/>
      <w:r w:rsidRPr="002431B9">
        <w:rPr>
          <w:rFonts w:ascii="Calibri" w:hAnsi="Calibri" w:cs="Calibri"/>
        </w:rPr>
        <w:t>With</w:t>
      </w:r>
      <w:proofErr w:type="gramEnd"/>
      <w:r w:rsidRPr="002431B9">
        <w:rPr>
          <w:rFonts w:ascii="Calibri" w:hAnsi="Calibri" w:cs="Calibri"/>
        </w:rPr>
        <w:t xml:space="preserve"> Different Elastic Properties Between Austenite and Martensite,” </w:t>
      </w:r>
      <w:r w:rsidRPr="002431B9">
        <w:rPr>
          <w:rFonts w:ascii="Calibri" w:hAnsi="Calibri" w:cs="Calibri"/>
          <w:i/>
          <w:iCs/>
        </w:rPr>
        <w:t>Int. J. Non-Linear Mech.</w:t>
      </w:r>
      <w:r w:rsidRPr="002431B9">
        <w:rPr>
          <w:rFonts w:ascii="Calibri" w:hAnsi="Calibri" w:cs="Calibri"/>
        </w:rPr>
        <w:t>, vol. 32, no. 6, pp. 1101–1114, 1997.</w:t>
      </w:r>
    </w:p>
    <w:p w14:paraId="3AC75C29" w14:textId="77777777" w:rsidR="009D635D" w:rsidRDefault="002431B9" w:rsidP="009D635D">
      <w:r>
        <w:fldChar w:fldCharType="end"/>
      </w:r>
    </w:p>
    <w:p w14:paraId="0D275BC1" w14:textId="77777777" w:rsidR="002431B9" w:rsidRDefault="002431B9" w:rsidP="002431B9">
      <w:pPr>
        <w:pStyle w:val="Heading1"/>
      </w:pPr>
      <w:r>
        <w:t>Appendix: Full calibration property history</w:t>
      </w:r>
    </w:p>
    <w:p w14:paraId="39F7A839" w14:textId="77777777"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xml:space="preserve">: Calibration property history for the example discussed in section BLANK.BLANK.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77777777" w:rsidR="002431B9" w:rsidRPr="002431B9" w:rsidRDefault="002431B9" w:rsidP="002431B9">
            <w:pPr>
              <w:jc w:val="center"/>
              <w:rPr>
                <w:b/>
                <w:bCs/>
                <w:sz w:val="22"/>
                <w:szCs w:val="22"/>
              </w:rPr>
            </w:pPr>
            <m:oMath>
              <m:sSup>
                <m:sSupPr>
                  <m:ctrlPr>
                    <w:rPr>
                      <w:rFonts w:ascii="Cambria Math" w:hAnsi="Cambria Math"/>
                      <w:b/>
                      <w:bCs/>
                      <w:i/>
                      <w:sz w:val="22"/>
                      <w:szCs w:val="22"/>
                    </w:rPr>
                  </m:ctrlPr>
                </m:sSupPr>
                <m:e>
                  <m:r>
                    <m:rPr>
                      <m:sty m:val="bi"/>
                    </m:rPr>
                    <w:rPr>
                      <w:rFonts w:ascii="Cambria Math" w:hAnsi="Cambria Math"/>
                      <w:sz w:val="22"/>
                      <w:szCs w:val="22"/>
                    </w:rPr>
                    <m:t>E</m:t>
                  </m:r>
                </m:e>
                <m:sup>
                  <m:r>
                    <m:rPr>
                      <m:sty m:val="bi"/>
                    </m:rPr>
                    <w:rPr>
                      <w:rFonts w:ascii="Cambria Math" w:hAnsi="Cambria Math"/>
                      <w:sz w:val="22"/>
                      <w:szCs w:val="22"/>
                    </w:rPr>
                    <m:t>M</m:t>
                  </m:r>
                </m:sup>
              </m:sSup>
            </m:oMath>
            <w:r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77777777" w:rsidR="002431B9" w:rsidRPr="002431B9" w:rsidRDefault="002431B9" w:rsidP="002431B9">
            <w:pPr>
              <w:jc w:val="center"/>
              <w:rPr>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E</m:t>
                  </m:r>
                </m:e>
                <m:sup>
                  <m:r>
                    <m:rPr>
                      <m:sty m:val="bi"/>
                    </m:rPr>
                    <w:rPr>
                      <w:rFonts w:ascii="Cambria Math" w:eastAsia="Calibri" w:hAnsi="Cambria Math"/>
                      <w:sz w:val="22"/>
                      <w:szCs w:val="22"/>
                    </w:rPr>
                    <m:t>A</m:t>
                  </m:r>
                </m:sup>
              </m:sSup>
            </m:oMath>
            <w:r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77777777" w:rsidR="002431B9" w:rsidRPr="002431B9" w:rsidRDefault="002431B9" w:rsidP="002431B9">
            <w:pPr>
              <w:jc w:val="center"/>
              <w:rPr>
                <w:b/>
                <w:bCs/>
                <w:sz w:val="22"/>
                <w:szCs w:val="22"/>
              </w:rPr>
            </w:pPr>
            <m:oMath>
              <m:r>
                <m:rPr>
                  <m:sty m:val="bi"/>
                </m:rPr>
                <w:rPr>
                  <w:rFonts w:ascii="Cambria Math" w:eastAsia="Calibri" w:hAnsi="Cambria Math"/>
                  <w:sz w:val="22"/>
                  <w:szCs w:val="22"/>
                </w:rPr>
                <w:lastRenderedPageBreak/>
                <m:t>α</m:t>
              </m:r>
            </m:oMath>
            <w:r w:rsidRPr="002431B9">
              <w:rPr>
                <w:b/>
                <w:bCs/>
                <w:sz w:val="22"/>
                <w:szCs w:val="22"/>
              </w:rPr>
              <w:t xml:space="preserve"> (1/</w:t>
            </w:r>
            <m:oMath>
              <m:r>
                <m:rPr>
                  <m:sty m:val="bi"/>
                </m:rPr>
                <w:rPr>
                  <w:rFonts w:ascii="Cambria Math" w:hAnsi="Cambria Math"/>
                  <w:sz w:val="22"/>
                  <w:szCs w:val="22"/>
                </w:rPr>
                <m:t>°</m:t>
              </m:r>
              <m:r>
                <m:rPr>
                  <m:sty m:val="b"/>
                </m:rPr>
                <w:rPr>
                  <w:rFonts w:ascii="Cambria Math" w:hAnsi="Cambria Math"/>
                  <w:sz w:val="22"/>
                  <w:szCs w:val="22"/>
                </w:rPr>
                <m:t>C</m:t>
              </m:r>
            </m:oMath>
            <w:r w:rsidRPr="002431B9">
              <w:rPr>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oMath>
            <w:r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r>
                    <m:rPr>
                      <m:sty m:val="bi"/>
                    </m:rPr>
                    <w:rPr>
                      <w:rFonts w:ascii="Cambria Math" w:eastAsia="Calibri" w:hAnsi="Cambria Math"/>
                      <w:sz w:val="22"/>
                      <w:szCs w:val="22"/>
                    </w:rPr>
                    <m:t>-M</m:t>
                  </m:r>
                </m:e>
                <m:sub>
                  <m:r>
                    <m:rPr>
                      <m:sty m:val="bi"/>
                    </m:rPr>
                    <w:rPr>
                      <w:rFonts w:ascii="Cambria Math" w:eastAsia="Calibri" w:hAnsi="Cambria Math"/>
                      <w:sz w:val="22"/>
                      <w:szCs w:val="22"/>
                    </w:rPr>
                    <m:t>f</m:t>
                  </m:r>
                </m:sub>
              </m:sSub>
            </m:oMath>
            <w:r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f</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77777777" w:rsidR="002431B9" w:rsidRPr="002431B9" w:rsidRDefault="002431B9"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M</m:t>
                  </m:r>
                </m:sup>
              </m:sSup>
            </m:oMath>
            <w:r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777777" w:rsidR="002431B9" w:rsidRPr="002431B9" w:rsidRDefault="002431B9"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A</m:t>
                  </m:r>
                </m:sup>
              </m:sSup>
            </m:oMath>
            <w:r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ax</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σ</m:t>
                  </m:r>
                </m:e>
                <m:sub>
                  <m:r>
                    <m:rPr>
                      <m:sty m:val="bi"/>
                    </m:rPr>
                    <w:rPr>
                      <w:rFonts w:ascii="Cambria Math" w:eastAsia="Calibri" w:hAnsi="Cambria Math"/>
                      <w:sz w:val="22"/>
                      <w:szCs w:val="22"/>
                      <w:vertAlign w:val="subscript"/>
                    </w:rPr>
                    <m:t>crit</m:t>
                  </m:r>
                </m:sub>
              </m:sSub>
            </m:oMath>
            <w:r w:rsidRPr="002431B9">
              <w:rPr>
                <w:rFonts w:ascii="Calibri" w:eastAsia="Calibri" w:hAnsi="Calibri"/>
                <w:b/>
                <w:bCs/>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77777777" w:rsidR="002431B9" w:rsidRPr="002431B9" w:rsidRDefault="002431B9" w:rsidP="002431B9">
            <w:pPr>
              <w:jc w:val="center"/>
              <w:rPr>
                <w:rFonts w:ascii="Calibri" w:eastAsia="Calibri" w:hAnsi="Calibri"/>
                <w:b/>
                <w:bCs/>
                <w:sz w:val="22"/>
                <w:szCs w:val="22"/>
              </w:rPr>
            </w:pPr>
            <m:oMath>
              <m:r>
                <m:rPr>
                  <m:sty m:val="bi"/>
                </m:rPr>
                <w:rPr>
                  <w:rFonts w:ascii="Cambria Math" w:eastAsia="Calibri" w:hAnsi="Cambria Math"/>
                  <w:sz w:val="22"/>
                  <w:szCs w:val="22"/>
                  <w:vertAlign w:val="subscript"/>
                </w:rPr>
                <m:t xml:space="preserve">k </m:t>
              </m:r>
            </m:oMath>
            <w:r w:rsidRPr="002431B9">
              <w:rPr>
                <w:b/>
                <w:bCs/>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1</m:t>
                  </m:r>
                </m:sub>
              </m:sSub>
            </m:oMath>
            <w:r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77777777" w:rsidR="002431B9" w:rsidRPr="002431B9" w:rsidRDefault="002431B9"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2</m:t>
                  </m:r>
                </m:sub>
              </m:sSub>
            </m:oMath>
            <w:r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77777777" w:rsidR="002431B9" w:rsidRPr="002431B9" w:rsidRDefault="002431B9"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3</m:t>
                  </m:r>
                </m:sub>
              </m:sSub>
            </m:oMath>
            <w:r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7777777" w:rsidR="002431B9" w:rsidRPr="002431B9" w:rsidRDefault="002431B9"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4</m:t>
                  </m:r>
                </m:sub>
              </m:sSub>
            </m:oMath>
            <w:r w:rsidRPr="002431B9">
              <w:rPr>
                <w:rFonts w:ascii="Calibri" w:eastAsia="Calibri" w:hAnsi="Calibri"/>
                <w:b/>
                <w:bCs/>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77777777" w:rsidR="002431B9" w:rsidRPr="002431B9" w:rsidRDefault="002431B9" w:rsidP="002431B9"/>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ingear, Jacob Lee" w:date="2024-10-07T12:35:00Z" w:initials="JM">
    <w:p w14:paraId="37CBD3B4" w14:textId="77777777" w:rsidR="009D635D" w:rsidRDefault="009D635D" w:rsidP="009D635D">
      <w:pPr>
        <w:pStyle w:val="CommentText"/>
      </w:pPr>
      <w:r>
        <w:rPr>
          <w:rStyle w:val="CommentReference"/>
        </w:rPr>
        <w:annotationRef/>
      </w:r>
      <w:r>
        <w:t>Moved from your model module but word acts like I wrote it.</w:t>
      </w:r>
    </w:p>
  </w:comment>
  <w:comment w:id="2" w:author="Mingear, Jacob Lee" w:date="2024-10-07T10:43:00Z" w:initials="JM">
    <w:p w14:paraId="2185622E" w14:textId="77777777" w:rsidR="009D635D" w:rsidRDefault="009D635D" w:rsidP="009D635D">
      <w:pPr>
        <w:pStyle w:val="CommentText"/>
      </w:pPr>
      <w:r>
        <w:rPr>
          <w:rStyle w:val="CommentReference"/>
        </w:rPr>
        <w:annotationRef/>
      </w:r>
      <w:r>
        <w:t>Good catch, we almost sounded like noobs</w:t>
      </w:r>
    </w:p>
  </w:comment>
  <w:comment w:id="4" w:author="Mingear, Jacob Lee" w:date="2024-10-07T11:45:00Z" w:initials="JM">
    <w:p w14:paraId="1514449F" w14:textId="77777777" w:rsidR="009D635D" w:rsidRDefault="009D635D" w:rsidP="009D635D">
      <w:pPr>
        <w:pStyle w:val="CommentText"/>
      </w:pPr>
      <w:r>
        <w:rPr>
          <w:rStyle w:val="CommentReference"/>
        </w:rPr>
        <w:annotationRef/>
      </w:r>
      <w:r>
        <w:t>Are these actually tools?</w:t>
      </w:r>
    </w:p>
  </w:comment>
  <w:comment w:id="5" w:author="Walgren, Patrick" w:date="2024-10-08T08:20:00Z" w:initials="PW">
    <w:p w14:paraId="45994D4C" w14:textId="77777777" w:rsidR="009D635D" w:rsidRDefault="009D635D" w:rsidP="009D635D">
      <w:pPr>
        <w:pStyle w:val="CommentText"/>
      </w:pPr>
      <w:r>
        <w:rPr>
          <w:rStyle w:val="CommentReference"/>
        </w:rPr>
        <w:annotationRef/>
      </w:r>
      <w:r>
        <w:t xml:space="preserve">Tools, yes. Public tools, no. I think the nomenclature is fine. </w:t>
      </w:r>
    </w:p>
  </w:comment>
  <w:comment w:id="7" w:author="Walgren, Patrick" w:date="2024-10-08T08:29:00Z" w:initials="PW">
    <w:p w14:paraId="253725AB" w14:textId="77777777" w:rsidR="009D635D" w:rsidRDefault="009D635D" w:rsidP="009D635D">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8" w:author="Walgren, Patrick" w:date="2024-10-08T08:30:00Z" w:initials="PW">
    <w:p w14:paraId="4FACC86B" w14:textId="77777777" w:rsidR="009D635D" w:rsidRDefault="009D635D" w:rsidP="009D635D">
      <w:pPr>
        <w:pStyle w:val="CommentText"/>
      </w:pPr>
      <w:r>
        <w:rPr>
          <w:rStyle w:val="CommentReference"/>
        </w:rPr>
        <w:annotationRef/>
      </w:r>
      <w:r>
        <w:t xml:space="preserve">Might need to move this back to the methods description. </w:t>
      </w:r>
    </w:p>
  </w:comment>
  <w:comment w:id="9" w:author="Walgren, Patrick" w:date="2024-10-08T08:43:00Z" w:initials="PW">
    <w:p w14:paraId="32918CA9" w14:textId="77777777" w:rsidR="009D635D" w:rsidRDefault="009D635D" w:rsidP="009D635D">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10" w:author="Walgren, Patrick" w:date="2024-06-04T20:11:00Z" w:initials="WP">
    <w:p w14:paraId="14CDF66E" w14:textId="77777777" w:rsidR="009D635D" w:rsidRDefault="009D635D" w:rsidP="009D635D">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11" w:author="Mingear, Jacob Lee" w:date="2024-06-19T09:47:00Z" w:initials="JM">
    <w:p w14:paraId="3C7394EE" w14:textId="77777777" w:rsidR="009D635D" w:rsidRDefault="009D635D" w:rsidP="009D635D">
      <w:pPr>
        <w:pStyle w:val="CommentText"/>
      </w:pPr>
      <w:r>
        <w:rPr>
          <w:rStyle w:val="CommentReference"/>
        </w:rPr>
        <w:annotationRef/>
      </w:r>
      <w:r>
        <w:t>Lol good points. sure</w:t>
      </w:r>
    </w:p>
  </w:comment>
  <w:comment w:id="12" w:author="Walgren, Patrick" w:date="2024-08-28T14:42:00Z" w:initials="PW">
    <w:p w14:paraId="3925466D" w14:textId="77777777" w:rsidR="009D635D" w:rsidRDefault="009D635D" w:rsidP="009D635D">
      <w:pPr>
        <w:pStyle w:val="CommentText"/>
      </w:pPr>
      <w:r>
        <w:rPr>
          <w:rStyle w:val="CommentReference"/>
        </w:rPr>
        <w:annotationRef/>
      </w:r>
      <w:r>
        <w:t>Probably make this a footnote.</w:t>
      </w:r>
    </w:p>
  </w:comment>
  <w:comment w:id="13" w:author="Mingear, Jacob Lee" w:date="2024-10-07T12:27:00Z" w:initials="JM">
    <w:p w14:paraId="660BA6E0" w14:textId="77777777" w:rsidR="009D635D" w:rsidRDefault="009D635D" w:rsidP="009D635D">
      <w:pPr>
        <w:pStyle w:val="CommentText"/>
      </w:pPr>
      <w:r>
        <w:rPr>
          <w:rStyle w:val="CommentReference"/>
        </w:rPr>
        <w:annotationRef/>
      </w:r>
      <w:r>
        <w:t>Kind of random to be a footnote in my opinion. I am putting it in-text.</w:t>
      </w:r>
    </w:p>
  </w:comment>
  <w:comment w:id="15" w:author="Walgren, Patrick" w:date="2024-11-04T17:25:00Z" w:initials="PW">
    <w:p w14:paraId="680DD310" w14:textId="77777777" w:rsidR="009D635D" w:rsidRDefault="009D635D" w:rsidP="009D635D">
      <w:pPr>
        <w:pStyle w:val="CommentText"/>
      </w:pPr>
      <w:r>
        <w:rPr>
          <w:rStyle w:val="CommentReference"/>
        </w:rPr>
        <w:annotationRef/>
      </w:r>
      <w:r>
        <w:t xml:space="preserve">Add a sentence to explain WHAT model calibration is. </w:t>
      </w:r>
    </w:p>
  </w:comment>
  <w:comment w:id="14" w:author="Walgren, Patrick" w:date="2024-06-04T20:17:00Z" w:initials="WP">
    <w:p w14:paraId="7566F808" w14:textId="77777777" w:rsidR="009D635D" w:rsidRDefault="009D635D" w:rsidP="009D635D">
      <w:pPr>
        <w:pStyle w:val="CommentText"/>
      </w:pPr>
      <w:r>
        <w:rPr>
          <w:rStyle w:val="CommentReference"/>
        </w:rPr>
        <w:annotationRef/>
      </w:r>
      <w:r>
        <w:t xml:space="preserve">This is almost a topic sentence. Combine this one with the original topic sentence and collapse this paragraph a little bit. </w:t>
      </w:r>
    </w:p>
  </w:comment>
  <w:comment w:id="16" w:author="Mingear, Jacob Lee" w:date="2024-10-07T12:36:00Z" w:initials="JM">
    <w:p w14:paraId="0A464857" w14:textId="77777777" w:rsidR="009D635D" w:rsidRDefault="009D635D" w:rsidP="009D635D">
      <w:pPr>
        <w:pStyle w:val="CommentText"/>
      </w:pPr>
      <w:r>
        <w:rPr>
          <w:rStyle w:val="CommentReference"/>
        </w:rPr>
        <w:annotationRef/>
      </w:r>
      <w:r>
        <w:t>Moved to intro.</w:t>
      </w:r>
    </w:p>
  </w:comment>
  <w:comment w:id="17" w:author="Walgren, Patrick" w:date="2024-10-08T08:39:00Z" w:initials="PW">
    <w:p w14:paraId="4551E7C7" w14:textId="77777777" w:rsidR="009D635D" w:rsidRDefault="009D635D" w:rsidP="009D635D">
      <w:pPr>
        <w:pStyle w:val="CommentText"/>
      </w:pPr>
      <w:r>
        <w:rPr>
          <w:rStyle w:val="CommentReference"/>
        </w:rPr>
        <w:annotationRef/>
      </w:r>
      <w:r>
        <w:t xml:space="preserve">Reword. Don’t know exactly to what yet. Trying to say that if you have exactly enough experiments to fit unknown parameters, you can analytically fit them. </w:t>
      </w:r>
    </w:p>
  </w:comment>
  <w:comment w:id="18" w:author="Mingear, Jacob Lee" w:date="2024-10-07T13:31:00Z" w:initials="JM">
    <w:p w14:paraId="7235A3A4" w14:textId="77777777" w:rsidR="009D635D" w:rsidRDefault="009D635D" w:rsidP="009D635D">
      <w:pPr>
        <w:pStyle w:val="CommentText"/>
      </w:pPr>
      <w:r>
        <w:rPr>
          <w:rStyle w:val="CommentReference"/>
        </w:rPr>
        <w:annotationRef/>
      </w:r>
      <w:r>
        <w:t xml:space="preserve">Check </w:t>
      </w:r>
      <w:proofErr w:type="gramStart"/>
      <w:r>
        <w:t>my</w:t>
      </w:r>
      <w:proofErr w:type="gramEnd"/>
      <w:r>
        <w:t xml:space="preserve"> rephrase</w:t>
      </w:r>
    </w:p>
  </w:comment>
  <w:comment w:id="23" w:author="Walgren, Patrick" w:date="2024-11-04T17:31:00Z" w:initials="PW">
    <w:p w14:paraId="0ED3CF6E" w14:textId="77777777" w:rsidR="009D635D" w:rsidRDefault="009D635D" w:rsidP="009D635D">
      <w:pPr>
        <w:pStyle w:val="CommentText"/>
      </w:pPr>
      <w:r>
        <w:rPr>
          <w:rStyle w:val="CommentReference"/>
        </w:rPr>
        <w:annotationRef/>
      </w:r>
      <w:r>
        <w:t>Add a reference to Table 1.</w:t>
      </w:r>
    </w:p>
  </w:comment>
  <w:comment w:id="21" w:author="Walgren, Patrick" w:date="2024-11-04T17:30:00Z" w:initials="PW">
    <w:p w14:paraId="6EC96462" w14:textId="77777777" w:rsidR="009D635D" w:rsidRDefault="009D635D" w:rsidP="009D635D">
      <w:pPr>
        <w:pStyle w:val="CommentText"/>
      </w:pPr>
      <w:r>
        <w:rPr>
          <w:rStyle w:val="CommentReference"/>
        </w:rPr>
        <w:annotationRef/>
      </w:r>
    </w:p>
  </w:comment>
  <w:comment w:id="22" w:author="Walgren, Patrick" w:date="2024-11-04T17:31:00Z" w:initials="PW">
    <w:p w14:paraId="3F1CF0FF" w14:textId="77777777" w:rsidR="009D635D" w:rsidRDefault="009D635D" w:rsidP="009D635D">
      <w:pPr>
        <w:pStyle w:val="CommentText"/>
      </w:pPr>
      <w:r>
        <w:rPr>
          <w:rStyle w:val="CommentReference"/>
        </w:rPr>
        <w:annotationRef/>
      </w:r>
      <w:r>
        <w:t xml:space="preserve">Add </w:t>
      </w:r>
    </w:p>
  </w:comment>
  <w:comment w:id="24"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25" w:author="Walgren, Patrick" w:date="2024-11-04T17:34:00Z" w:initials="PW">
    <w:p w14:paraId="0D13CD10" w14:textId="77777777" w:rsidR="009D635D" w:rsidRDefault="009D635D" w:rsidP="009D635D">
      <w:pPr>
        <w:pStyle w:val="CommentText"/>
      </w:pPr>
      <w:r>
        <w:rPr>
          <w:rStyle w:val="CommentReference"/>
        </w:rPr>
        <w:annotationRef/>
      </w:r>
      <w:r>
        <w:t xml:space="preserve">Add the equation here. </w:t>
      </w:r>
    </w:p>
  </w:comment>
  <w:comment w:id="26" w:author="Walgren, Patrick" w:date="2024-11-04T17:34:00Z" w:initials="PW">
    <w:p w14:paraId="4BAE9BBB" w14:textId="77777777" w:rsidR="009D635D" w:rsidRDefault="009D635D" w:rsidP="009D635D">
      <w:pPr>
        <w:pStyle w:val="CommentText"/>
      </w:pPr>
      <w:r>
        <w:rPr>
          <w:rStyle w:val="CommentReference"/>
        </w:rPr>
        <w:annotationRef/>
      </w:r>
      <w:r>
        <w:t>Rewrite this to be more descriptive.</w:t>
      </w:r>
    </w:p>
  </w:comment>
  <w:comment w:id="27" w:author="Walgren, Patrick" w:date="2024-06-08T07:40:00Z" w:initials="WP">
    <w:p w14:paraId="04992243" w14:textId="77777777" w:rsidR="009D635D" w:rsidRDefault="009D635D" w:rsidP="009D635D">
      <w:pPr>
        <w:pStyle w:val="CommentText"/>
      </w:pPr>
      <w:r>
        <w:rPr>
          <w:rStyle w:val="CommentReference"/>
        </w:rPr>
        <w:annotationRef/>
      </w:r>
      <w:r>
        <w:t>This is a very important point, but it’s buried in a paragraph about parameter dependencies…</w:t>
      </w:r>
    </w:p>
  </w:comment>
  <w:comment w:id="28" w:author="Mingear, Jacob Lee" w:date="2024-06-19T09:51:00Z" w:initials="JM">
    <w:p w14:paraId="01C42934" w14:textId="77777777" w:rsidR="009D635D" w:rsidRDefault="009D635D" w:rsidP="009D635D">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31" w:author="Walgren, Patrick" w:date="2024-10-08T08:57:00Z" w:initials="PW">
    <w:p w14:paraId="5D6D6098" w14:textId="77777777" w:rsidR="009D635D" w:rsidRDefault="009D635D" w:rsidP="009D635D">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29" w:author="Walgren, Patrick" w:date="2024-10-08T08:58:00Z" w:initials="PW">
    <w:p w14:paraId="481F839C" w14:textId="77777777" w:rsidR="009D635D" w:rsidRDefault="009D635D" w:rsidP="009D635D">
      <w:pPr>
        <w:pStyle w:val="CommentText"/>
      </w:pPr>
      <w:r>
        <w:rPr>
          <w:rStyle w:val="CommentReference"/>
        </w:rPr>
        <w:annotationRef/>
      </w:r>
      <w:r>
        <w:t xml:space="preserve">I would prefer to leave this sentence out. </w:t>
      </w:r>
    </w:p>
  </w:comment>
  <w:comment w:id="30" w:author="Walgren, Patrick" w:date="2024-10-30T11:07:00Z" w:initials="PW">
    <w:p w14:paraId="7C08C0B9" w14:textId="77777777" w:rsidR="009D635D" w:rsidRDefault="009D635D" w:rsidP="009D635D">
      <w:pPr>
        <w:pStyle w:val="CommentText"/>
      </w:pPr>
      <w:r>
        <w:rPr>
          <w:rStyle w:val="CommentReference"/>
        </w:rPr>
        <w:annotationRef/>
      </w:r>
      <w:r>
        <w:t xml:space="preserve">Ah we can keep it. </w:t>
      </w:r>
    </w:p>
  </w:comment>
  <w:comment w:id="34" w:author="Walgren, Patrick" w:date="2024-10-08T09:00:00Z" w:initials="PW">
    <w:p w14:paraId="76D67D3A" w14:textId="77777777" w:rsidR="009D635D" w:rsidRDefault="009D635D" w:rsidP="009D635D">
      <w:pPr>
        <w:pStyle w:val="CommentText"/>
      </w:pPr>
      <w:r>
        <w:rPr>
          <w:rStyle w:val="CommentReference"/>
        </w:rPr>
        <w:annotationRef/>
      </w:r>
      <w:r>
        <w:t xml:space="preserve">You changed this to be passive voice? Gross. </w:t>
      </w:r>
    </w:p>
  </w:comment>
  <w:comment w:id="35" w:author="Walgren, Patrick" w:date="2024-11-05T09:21:00Z" w:initials="PW">
    <w:p w14:paraId="1D8F1C5F" w14:textId="77777777" w:rsidR="009D635D" w:rsidRDefault="009D635D" w:rsidP="009D635D">
      <w:pPr>
        <w:pStyle w:val="CommentText"/>
      </w:pPr>
      <w:r>
        <w:rPr>
          <w:rStyle w:val="CommentReference"/>
        </w:rPr>
        <w:annotationRef/>
      </w:r>
      <w:r>
        <w:t>Rewrite to make the transformation temperatures the subject.</w:t>
      </w:r>
    </w:p>
  </w:comment>
  <w:comment w:id="36" w:author="Walgren, Patrick" w:date="2024-10-16T09:28:00Z" w:initials="PW">
    <w:p w14:paraId="16403D8F" w14:textId="77777777" w:rsidR="009D635D" w:rsidRDefault="009D635D" w:rsidP="009D635D">
      <w:pPr>
        <w:pStyle w:val="CommentText"/>
      </w:pPr>
      <w:r>
        <w:rPr>
          <w:rStyle w:val="CommentReference"/>
        </w:rPr>
        <w:annotationRef/>
      </w:r>
      <w:r>
        <w:t xml:space="preserve">Maybe I need to change this to just estimate based on a linear regression, then discuss the nuance of this </w:t>
      </w:r>
      <w:proofErr w:type="spellStart"/>
      <w:r>
        <w:t>wrt</w:t>
      </w:r>
      <w:proofErr w:type="spellEnd"/>
      <w:r>
        <w:t xml:space="preserve"> calibration stress.</w:t>
      </w:r>
    </w:p>
  </w:comment>
  <w:comment w:id="37" w:author="Walgren, Patrick" w:date="2024-10-25T09:09:00Z" w:initials="PW">
    <w:p w14:paraId="398650A5" w14:textId="77777777" w:rsidR="009D635D" w:rsidRDefault="009D635D" w:rsidP="009D635D">
      <w:pPr>
        <w:pStyle w:val="CommentText"/>
      </w:pPr>
      <w:r>
        <w:rPr>
          <w:rStyle w:val="CommentReference"/>
        </w:rPr>
        <w:annotationRef/>
      </w:r>
      <w:r>
        <w:t>Do I define the martensite volume fraction before now?</w:t>
      </w:r>
    </w:p>
  </w:comment>
  <w:comment w:id="38" w:author="Walgren, Patrick" w:date="2024-11-05T09:25:00Z" w:initials="PW">
    <w:p w14:paraId="70D09E88" w14:textId="77777777"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w:t>
      </w:r>
      <w:proofErr w:type="spellStart"/>
      <w:r>
        <w:t>A_f</w:t>
      </w:r>
      <w:proofErr w:type="spellEnd"/>
      <w:r>
        <w:t>” for point 3.</w:t>
      </w:r>
    </w:p>
  </w:comment>
  <w:comment w:id="39" w:author="Walgren, Patrick" w:date="2024-11-05T09:29:00Z" w:initials="PW">
    <w:p w14:paraId="54C429B6" w14:textId="77777777" w:rsidR="009D635D" w:rsidRDefault="009D635D" w:rsidP="009D635D">
      <w:pPr>
        <w:pStyle w:val="CommentText"/>
      </w:pPr>
      <w:r>
        <w:rPr>
          <w:rStyle w:val="CommentReference"/>
        </w:rPr>
        <w:annotationRef/>
      </w:r>
      <w:r>
        <w:t>Do I need this?</w:t>
      </w:r>
    </w:p>
  </w:comment>
  <w:comment w:id="40" w:author="Walgren, Patrick" w:date="2024-11-05T09:23:00Z" w:initials="PW">
    <w:p w14:paraId="04810782" w14:textId="77777777" w:rsidR="009D635D" w:rsidRDefault="009D635D" w:rsidP="009D635D">
      <w:pPr>
        <w:pStyle w:val="CommentText"/>
      </w:pPr>
      <w:r>
        <w:rPr>
          <w:rStyle w:val="CommentReference"/>
        </w:rPr>
        <w:annotationRef/>
      </w:r>
      <w:r>
        <w:t>Rewrite to clarify.</w:t>
      </w:r>
    </w:p>
  </w:comment>
  <w:comment w:id="41" w:author="Walgren, Patrick" w:date="2024-10-10T19:18:00Z" w:initials="PW">
    <w:p w14:paraId="6509B847" w14:textId="77777777" w:rsidR="009D635D" w:rsidRDefault="009D635D" w:rsidP="009D635D">
      <w:pPr>
        <w:pStyle w:val="CommentText"/>
      </w:pPr>
      <w:r>
        <w:rPr>
          <w:rStyle w:val="CommentReference"/>
        </w:rPr>
        <w:annotationRef/>
      </w:r>
      <w:r>
        <w:t>Maybe I need to add a column for specified value… and change the GUI to do this up front?</w:t>
      </w:r>
    </w:p>
  </w:comment>
  <w:comment w:id="42" w:author="Walgren, Patrick" w:date="2024-11-05T09:32:00Z" w:initials="PW">
    <w:p w14:paraId="40EF6285" w14:textId="77777777" w:rsidR="009D635D" w:rsidRDefault="009D635D" w:rsidP="009D635D">
      <w:pPr>
        <w:pStyle w:val="CommentText"/>
      </w:pPr>
      <w:r>
        <w:rPr>
          <w:rStyle w:val="CommentReference"/>
        </w:rPr>
        <w:annotationRef/>
      </w:r>
      <w:r>
        <w:t>Potentially add the optimization specifics here (instead of back in the introduction)</w:t>
      </w:r>
    </w:p>
  </w:comment>
  <w:comment w:id="43" w:author="Walgren, Patrick" w:date="2024-11-05T09:31:00Z" w:initials="PW">
    <w:p w14:paraId="3AA36348" w14:textId="77777777" w:rsidR="009D635D" w:rsidRDefault="009D635D" w:rsidP="009D635D">
      <w:pPr>
        <w:pStyle w:val="CommentText"/>
      </w:pPr>
      <w:r>
        <w:rPr>
          <w:rStyle w:val="CommentReference"/>
        </w:rPr>
        <w:annotationRef/>
      </w:r>
      <w:r>
        <w:t>Expand this and add a specific reference to the accompanying figure.</w:t>
      </w:r>
    </w:p>
  </w:comment>
  <w:comment w:id="44" w:author="Mingear, Jacob Lee" w:date="2024-10-07T17:05:00Z" w:initials="JM">
    <w:p w14:paraId="29248844" w14:textId="77777777" w:rsidR="009D635D" w:rsidRDefault="009D635D" w:rsidP="009D635D">
      <w:pPr>
        <w:pStyle w:val="CommentText"/>
      </w:pPr>
      <w:r>
        <w:rPr>
          <w:rStyle w:val="CommentReference"/>
        </w:rPr>
        <w:annotationRef/>
      </w:r>
      <w:r>
        <w:t>Maybe a zoom-in somewhere?</w:t>
      </w:r>
    </w:p>
  </w:comment>
  <w:comment w:id="45"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46"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47"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 w:id="48" w:author="Walgren, Patrick" w:date="2024-11-05T09:35:00Z" w:initials="PW">
    <w:p w14:paraId="3FE3FF81" w14:textId="77777777" w:rsidR="009D635D" w:rsidRDefault="009D635D" w:rsidP="009D635D">
      <w:pPr>
        <w:pStyle w:val="CommentText"/>
      </w:pPr>
      <w:r>
        <w:rPr>
          <w:rStyle w:val="CommentReference"/>
        </w:rPr>
        <w:annotationRef/>
      </w:r>
      <w:r>
        <w:t>Do I need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7CBD3B4" w15:done="1"/>
  <w15:commentEx w15:paraId="2185622E" w15:done="1"/>
  <w15:commentEx w15:paraId="1514449F" w15:done="1"/>
  <w15:commentEx w15:paraId="45994D4C" w15:paraIdParent="1514449F" w15:done="1"/>
  <w15:commentEx w15:paraId="253725AB" w15:done="0"/>
  <w15:commentEx w15:paraId="4FACC86B" w15:done="0"/>
  <w15:commentEx w15:paraId="32918CA9" w15:paraIdParent="4FACC86B" w15:done="0"/>
  <w15:commentEx w15:paraId="14CDF66E" w15:done="1"/>
  <w15:commentEx w15:paraId="3C7394EE" w15:paraIdParent="14CDF66E" w15:done="1"/>
  <w15:commentEx w15:paraId="3925466D" w15:done="1"/>
  <w15:commentEx w15:paraId="660BA6E0" w15:paraIdParent="3925466D" w15:done="1"/>
  <w15:commentEx w15:paraId="680DD310" w15:done="0"/>
  <w15:commentEx w15:paraId="7566F808" w15:done="1"/>
  <w15:commentEx w15:paraId="0A464857" w15:done="0"/>
  <w15:commentEx w15:paraId="4551E7C7" w15:done="0"/>
  <w15:commentEx w15:paraId="7235A3A4" w15:done="1"/>
  <w15:commentEx w15:paraId="0ED3CF6E" w15:done="0"/>
  <w15:commentEx w15:paraId="6EC96462" w15:done="0"/>
  <w15:commentEx w15:paraId="3F1CF0FF" w15:done="0"/>
  <w15:commentEx w15:paraId="545647F8" w15:done="0"/>
  <w15:commentEx w15:paraId="0D13CD10" w15:done="0"/>
  <w15:commentEx w15:paraId="4BAE9BBB" w15:done="0"/>
  <w15:commentEx w15:paraId="04992243" w15:done="1"/>
  <w15:commentEx w15:paraId="01C42934" w15:paraIdParent="04992243" w15:done="1"/>
  <w15:commentEx w15:paraId="5D6D6098" w15:done="0"/>
  <w15:commentEx w15:paraId="481F839C" w15:paraIdParent="5D6D6098" w15:done="0"/>
  <w15:commentEx w15:paraId="7C08C0B9" w15:paraIdParent="5D6D6098" w15:done="0"/>
  <w15:commentEx w15:paraId="76D67D3A" w15:done="1"/>
  <w15:commentEx w15:paraId="1D8F1C5F" w15:done="0"/>
  <w15:commentEx w15:paraId="16403D8F" w15:done="1"/>
  <w15:commentEx w15:paraId="398650A5" w15:done="1"/>
  <w15:commentEx w15:paraId="79949925" w15:done="0"/>
  <w15:commentEx w15:paraId="54C429B6" w15:done="0"/>
  <w15:commentEx w15:paraId="04810782" w15:done="0"/>
  <w15:commentEx w15:paraId="6509B847" w15:done="1"/>
  <w15:commentEx w15:paraId="40EF6285" w15:done="0"/>
  <w15:commentEx w15:paraId="3AA36348" w15:done="0"/>
  <w15:commentEx w15:paraId="29248844" w15:done="0"/>
  <w15:commentEx w15:paraId="798C5AA3" w15:paraIdParent="29248844" w15:done="0"/>
  <w15:commentEx w15:paraId="187E196D" w15:paraIdParent="29248844" w15:done="0"/>
  <w15:commentEx w15:paraId="38A227F7" w15:paraIdParent="29248844" w15:done="0"/>
  <w15:commentEx w15:paraId="3FE3FF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02284070" w16cex:dateUtc="2024-08-28T20:42:00Z"/>
  <w16cex:commentExtensible w16cex:durableId="7690077B" w16cex:dateUtc="2024-10-07T18:27:00Z"/>
  <w16cex:commentExtensible w16cex:durableId="4D0C1A90" w16cex:dateUtc="2024-11-05T00:25: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13E1A050" w16cex:dateUtc="2024-11-05T00:31:00Z"/>
  <w16cex:commentExtensible w16cex:durableId="4E3CD087" w16cex:dateUtc="2024-11-05T00:30:00Z"/>
  <w16cex:commentExtensible w16cex:durableId="3299C7D6" w16cex:dateUtc="2024-11-05T00:31:00Z"/>
  <w16cex:commentExtensible w16cex:durableId="28494126" w16cex:dateUtc="2024-08-29T20:04:00Z"/>
  <w16cex:commentExtensible w16cex:durableId="31054B25" w16cex:dateUtc="2024-11-05T00:34:00Z"/>
  <w16cex:commentExtensible w16cex:durableId="3387D2CE" w16cex:dateUtc="2024-11-05T00:34:00Z"/>
  <w16cex:commentExtensible w16cex:durableId="66C21BD8" w16cex:dateUtc="2024-06-08T11:40:00Z"/>
  <w16cex:commentExtensible w16cex:durableId="3288FFE2" w16cex:dateUtc="2024-06-19T15:51:00Z"/>
  <w16cex:commentExtensible w16cex:durableId="180B4180" w16cex:dateUtc="2024-10-08T14:57:00Z"/>
  <w16cex:commentExtensible w16cex:durableId="28C3D18A" w16cex:dateUtc="2024-10-08T14:58:00Z"/>
  <w16cex:commentExtensible w16cex:durableId="24FDDA67" w16cex:dateUtc="2024-10-30T17:07:00Z"/>
  <w16cex:commentExtensible w16cex:durableId="44310E49" w16cex:dateUtc="2024-10-08T15:00:00Z"/>
  <w16cex:commentExtensible w16cex:durableId="2386C1F4" w16cex:dateUtc="2024-10-11T01:18:00Z"/>
  <w16cex:commentExtensible w16cex:durableId="405C4C1F" w16cex:dateUtc="2024-11-05T16:32:00Z"/>
  <w16cex:commentExtensible w16cex:durableId="42172367" w16cex:dateUtc="2024-11-05T16:31: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Extensible w16cex:durableId="5E617103" w16cex:dateUtc="2024-11-05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7CBD3B4" w16cid:durableId="7553982E"/>
  <w16cid:commentId w16cid:paraId="2185622E" w16cid:durableId="7DE57610"/>
  <w16cid:commentId w16cid:paraId="1514449F" w16cid:durableId="0FA9204C"/>
  <w16cid:commentId w16cid:paraId="45994D4C" w16cid:durableId="6D05C98C"/>
  <w16cid:commentId w16cid:paraId="253725AB" w16cid:durableId="63AFE4CF"/>
  <w16cid:commentId w16cid:paraId="4FACC86B" w16cid:durableId="39E5D3BA"/>
  <w16cid:commentId w16cid:paraId="32918CA9" w16cid:durableId="72F9E5D4"/>
  <w16cid:commentId w16cid:paraId="14CDF66E" w16cid:durableId="77E791EA"/>
  <w16cid:commentId w16cid:paraId="3C7394EE" w16cid:durableId="11ADBAC5"/>
  <w16cid:commentId w16cid:paraId="3925466D" w16cid:durableId="02284070"/>
  <w16cid:commentId w16cid:paraId="660BA6E0" w16cid:durableId="7690077B"/>
  <w16cid:commentId w16cid:paraId="680DD310" w16cid:durableId="4D0C1A90"/>
  <w16cid:commentId w16cid:paraId="7566F808" w16cid:durableId="573E9C18"/>
  <w16cid:commentId w16cid:paraId="0A464857" w16cid:durableId="1B906705"/>
  <w16cid:commentId w16cid:paraId="4551E7C7" w16cid:durableId="3E081672"/>
  <w16cid:commentId w16cid:paraId="7235A3A4" w16cid:durableId="6970F378"/>
  <w16cid:commentId w16cid:paraId="0ED3CF6E" w16cid:durableId="13E1A050"/>
  <w16cid:commentId w16cid:paraId="6EC96462" w16cid:durableId="4E3CD087"/>
  <w16cid:commentId w16cid:paraId="3F1CF0FF" w16cid:durableId="3299C7D6"/>
  <w16cid:commentId w16cid:paraId="545647F8" w16cid:durableId="28494126"/>
  <w16cid:commentId w16cid:paraId="0D13CD10" w16cid:durableId="31054B25"/>
  <w16cid:commentId w16cid:paraId="4BAE9BBB" w16cid:durableId="3387D2CE"/>
  <w16cid:commentId w16cid:paraId="04992243" w16cid:durableId="66C21BD8"/>
  <w16cid:commentId w16cid:paraId="01C42934" w16cid:durableId="3288FFE2"/>
  <w16cid:commentId w16cid:paraId="5D6D6098" w16cid:durableId="180B4180"/>
  <w16cid:commentId w16cid:paraId="481F839C" w16cid:durableId="28C3D18A"/>
  <w16cid:commentId w16cid:paraId="7C08C0B9" w16cid:durableId="24FDDA67"/>
  <w16cid:commentId w16cid:paraId="76D67D3A" w16cid:durableId="44310E49"/>
  <w16cid:commentId w16cid:paraId="6509B847" w16cid:durableId="2386C1F4"/>
  <w16cid:commentId w16cid:paraId="40EF6285" w16cid:durableId="405C4C1F"/>
  <w16cid:commentId w16cid:paraId="3AA36348" w16cid:durableId="42172367"/>
  <w16cid:commentId w16cid:paraId="29248844" w16cid:durableId="53909A89"/>
  <w16cid:commentId w16cid:paraId="798C5AA3" w16cid:durableId="0F9BB3FE"/>
  <w16cid:commentId w16cid:paraId="187E196D" w16cid:durableId="2E3E36A8"/>
  <w16cid:commentId w16cid:paraId="38A227F7" w16cid:durableId="04D2B952"/>
  <w16cid:commentId w16cid:paraId="3FE3FF81" w16cid:durableId="5E6171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4FB1F2" w14:textId="77777777" w:rsidR="00276451" w:rsidRDefault="00276451" w:rsidP="009D635D">
      <w:r>
        <w:separator/>
      </w:r>
    </w:p>
  </w:endnote>
  <w:endnote w:type="continuationSeparator" w:id="0">
    <w:p w14:paraId="274357A4" w14:textId="77777777" w:rsidR="00276451" w:rsidRDefault="00276451"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BF8963" w14:textId="77777777" w:rsidR="00276451" w:rsidRDefault="00276451" w:rsidP="009D635D">
      <w:r>
        <w:separator/>
      </w:r>
    </w:p>
  </w:footnote>
  <w:footnote w:type="continuationSeparator" w:id="0">
    <w:p w14:paraId="4DFB9431" w14:textId="77777777" w:rsidR="00276451" w:rsidRDefault="00276451"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93637"/>
    <w:rsid w:val="002031B0"/>
    <w:rsid w:val="002431B9"/>
    <w:rsid w:val="00276451"/>
    <w:rsid w:val="00380A06"/>
    <w:rsid w:val="003C17DF"/>
    <w:rsid w:val="00404127"/>
    <w:rsid w:val="009C1C3E"/>
    <w:rsid w:val="009D635D"/>
    <w:rsid w:val="00C1205E"/>
    <w:rsid w:val="00E37C36"/>
    <w:rsid w:val="00FA0BFA"/>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5</Pages>
  <Words>14962</Words>
  <Characters>85285</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7</cp:revision>
  <dcterms:created xsi:type="dcterms:W3CDTF">2024-11-05T16:57:00Z</dcterms:created>
  <dcterms:modified xsi:type="dcterms:W3CDTF">2024-11-0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b3lkFK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